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w:t>
      </w:r>
      <w:proofErr w:type="gramStart"/>
      <w:r w:rsidRPr="001F6AB8">
        <w:rPr>
          <w:rFonts w:ascii="David" w:hAnsi="David" w:cs="David" w:hint="cs"/>
        </w:rPr>
        <w:t>Thesis</w:t>
      </w:r>
      <w:r w:rsidR="00DE423F">
        <w:rPr>
          <w:rFonts w:ascii="David" w:hAnsi="David" w:cs="David"/>
        </w:rPr>
        <w:t>(</w:t>
      </w:r>
      <w:proofErr w:type="gramEnd"/>
      <w:r w:rsidR="00DE423F" w:rsidRPr="00DE423F">
        <w:rPr>
          <w:rFonts w:ascii="David" w:hAnsi="David" w:cs="David"/>
          <w:color w:val="FF0000"/>
        </w:rPr>
        <w:t>research proposal?</w:t>
      </w:r>
      <w:r w:rsidR="00DE423F">
        <w:rPr>
          <w:rFonts w:ascii="David" w:hAnsi="David" w:cs="David"/>
        </w:rPr>
        <w:t>)</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3325903A"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3D3F70">
        <w:rPr>
          <w:rFonts w:ascii="David" w:hAnsi="David" w:cs="David"/>
          <w:sz w:val="48"/>
          <w:szCs w:val="48"/>
        </w:rPr>
        <w:t>-</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0810E7CF" w14:textId="2861DD3F" w:rsidR="00E937F9" w:rsidRPr="00E95BFC" w:rsidRDefault="00635718" w:rsidP="00635718">
      <w:pPr>
        <w:bidi/>
        <w:spacing w:line="360" w:lineRule="auto"/>
        <w:ind w:right="-2"/>
        <w:jc w:val="center"/>
        <w:rPr>
          <w:rFonts w:ascii="David" w:hAnsi="David" w:cs="David" w:hint="cs"/>
          <w:color w:val="000000" w:themeColor="text1"/>
          <w:sz w:val="28"/>
          <w:szCs w:val="28"/>
          <w:rtl/>
        </w:rPr>
      </w:pPr>
      <w:r w:rsidRPr="00E95BFC">
        <w:rPr>
          <w:rFonts w:ascii="David" w:hAnsi="David"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proofErr w:type="spellStart"/>
      <w:r w:rsidRPr="001F6AB8">
        <w:rPr>
          <w:rFonts w:ascii="David" w:hAnsi="David" w:cs="David" w:hint="cs"/>
        </w:rPr>
        <w:t>Idit</w:t>
      </w:r>
      <w:proofErr w:type="spellEnd"/>
      <w:r w:rsidRPr="001F6AB8">
        <w:rPr>
          <w:rFonts w:ascii="David" w:hAnsi="David" w:cs="David" w:hint="cs"/>
        </w:rPr>
        <w:t xml:space="preserve"> </w:t>
      </w:r>
      <w:proofErr w:type="spellStart"/>
      <w:r w:rsidRPr="001F6AB8">
        <w:rPr>
          <w:rFonts w:ascii="David" w:hAnsi="David" w:cs="David" w:hint="cs"/>
        </w:rPr>
        <w:t>Belachsen</w:t>
      </w:r>
      <w:proofErr w:type="spellEnd"/>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 xml:space="preserve">Barak </w:t>
      </w:r>
      <w:proofErr w:type="spellStart"/>
      <w:r w:rsidRPr="001F6AB8">
        <w:rPr>
          <w:rFonts w:ascii="David" w:hAnsi="David" w:cs="David" w:hint="cs"/>
        </w:rPr>
        <w:t>Fishbain</w:t>
      </w:r>
      <w:proofErr w:type="spellEnd"/>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4F6DA60F" w14:textId="77777777" w:rsidR="00234E84" w:rsidRPr="001F6AB8" w:rsidRDefault="00234E84" w:rsidP="003F702D">
      <w:pPr>
        <w:spacing w:line="360" w:lineRule="auto"/>
        <w:ind w:right="-2"/>
        <w:jc w:val="both"/>
        <w:rPr>
          <w:rFonts w:ascii="David" w:hAnsi="David" w:cs="David"/>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lastRenderedPageBreak/>
        <w:t>Abstract</w:t>
      </w:r>
    </w:p>
    <w:p w14:paraId="2BDC4F1A" w14:textId="4E02B6E5" w:rsidR="00B61BB8" w:rsidRDefault="00B61BB8" w:rsidP="003F702D">
      <w:pPr>
        <w:spacing w:after="160" w:line="360" w:lineRule="auto"/>
        <w:ind w:right="-2"/>
        <w:jc w:val="both"/>
        <w:rPr>
          <w:rFonts w:ascii="David" w:hAnsi="David" w:cs="David"/>
        </w:rPr>
      </w:pPr>
      <w:r w:rsidRPr="001F6AB8">
        <w:rPr>
          <w:rFonts w:ascii="David" w:hAnsi="David" w:cs="David" w:hint="cs"/>
        </w:rPr>
        <w:t>TBD</w:t>
      </w:r>
      <w:r w:rsidR="001F1289" w:rsidRPr="001F6AB8">
        <w:rPr>
          <w:rFonts w:ascii="David" w:hAnsi="David" w:cs="David" w:hint="cs"/>
        </w:rPr>
        <w:t xml:space="preserve">. </w:t>
      </w:r>
    </w:p>
    <w:p w14:paraId="592F462F" w14:textId="05A44E7F" w:rsidR="00E34EA0" w:rsidRDefault="00E34EA0" w:rsidP="003F702D">
      <w:pPr>
        <w:spacing w:after="160" w:line="360" w:lineRule="auto"/>
        <w:ind w:right="-2"/>
        <w:jc w:val="both"/>
        <w:rPr>
          <w:rFonts w:ascii="David" w:hAnsi="David" w:cs="David"/>
        </w:rPr>
      </w:pPr>
    </w:p>
    <w:p w14:paraId="0B641450" w14:textId="196C010E" w:rsidR="00E34EA0" w:rsidRDefault="00E34EA0" w:rsidP="003F702D">
      <w:pPr>
        <w:spacing w:after="160" w:line="360" w:lineRule="auto"/>
        <w:ind w:right="-2"/>
        <w:jc w:val="both"/>
        <w:rPr>
          <w:rFonts w:ascii="David" w:hAnsi="David" w:cs="David"/>
        </w:rPr>
      </w:pPr>
    </w:p>
    <w:p w14:paraId="5F712E35" w14:textId="140682F8" w:rsidR="00E34EA0" w:rsidRDefault="00E34EA0" w:rsidP="003F702D">
      <w:pPr>
        <w:spacing w:after="160" w:line="360" w:lineRule="auto"/>
        <w:ind w:right="-2"/>
        <w:jc w:val="both"/>
        <w:rPr>
          <w:rFonts w:ascii="David" w:hAnsi="David" w:cs="David"/>
        </w:rPr>
      </w:pPr>
    </w:p>
    <w:p w14:paraId="58DB2428" w14:textId="6A06F7FB" w:rsidR="00E34EA0" w:rsidRDefault="00E34EA0" w:rsidP="003F702D">
      <w:pPr>
        <w:spacing w:after="160" w:line="360" w:lineRule="auto"/>
        <w:ind w:right="-2"/>
        <w:jc w:val="both"/>
        <w:rPr>
          <w:rFonts w:ascii="David" w:hAnsi="David" w:cs="David"/>
        </w:rPr>
      </w:pPr>
    </w:p>
    <w:p w14:paraId="28645624" w14:textId="2C496385" w:rsidR="00E34EA0" w:rsidRDefault="00E34EA0" w:rsidP="003F702D">
      <w:pPr>
        <w:spacing w:after="160" w:line="360" w:lineRule="auto"/>
        <w:ind w:right="-2"/>
        <w:jc w:val="both"/>
        <w:rPr>
          <w:rFonts w:ascii="David" w:hAnsi="David" w:cs="David"/>
        </w:rPr>
      </w:pPr>
    </w:p>
    <w:p w14:paraId="167BA0E3" w14:textId="1FD7E774" w:rsidR="00E34EA0" w:rsidRDefault="00E34EA0" w:rsidP="003F702D">
      <w:pPr>
        <w:spacing w:after="160" w:line="360" w:lineRule="auto"/>
        <w:ind w:right="-2"/>
        <w:jc w:val="both"/>
        <w:rPr>
          <w:rFonts w:ascii="David" w:hAnsi="David" w:cs="David"/>
        </w:rPr>
      </w:pPr>
    </w:p>
    <w:p w14:paraId="38D70F74" w14:textId="2D78A577" w:rsidR="00E34EA0" w:rsidRDefault="00E34EA0" w:rsidP="003F702D">
      <w:pPr>
        <w:spacing w:after="160" w:line="360" w:lineRule="auto"/>
        <w:ind w:right="-2"/>
        <w:jc w:val="both"/>
        <w:rPr>
          <w:rFonts w:ascii="David" w:hAnsi="David" w:cs="David"/>
        </w:rPr>
      </w:pPr>
    </w:p>
    <w:p w14:paraId="08709549" w14:textId="621BB6D5" w:rsidR="00E34EA0" w:rsidRDefault="00E34EA0" w:rsidP="003F702D">
      <w:pPr>
        <w:spacing w:after="160" w:line="360" w:lineRule="auto"/>
        <w:ind w:right="-2"/>
        <w:jc w:val="both"/>
        <w:rPr>
          <w:rFonts w:ascii="David" w:hAnsi="David" w:cs="David"/>
        </w:rPr>
      </w:pPr>
    </w:p>
    <w:p w14:paraId="5C41F4C0" w14:textId="69574EC0" w:rsidR="00E34EA0" w:rsidRDefault="00E34EA0" w:rsidP="003F702D">
      <w:pPr>
        <w:spacing w:after="160" w:line="360" w:lineRule="auto"/>
        <w:ind w:right="-2"/>
        <w:jc w:val="both"/>
        <w:rPr>
          <w:rFonts w:ascii="David" w:hAnsi="David" w:cs="David"/>
        </w:rPr>
      </w:pPr>
    </w:p>
    <w:p w14:paraId="55751642" w14:textId="07E3BB25" w:rsidR="00E34EA0" w:rsidRDefault="00E34EA0" w:rsidP="003F702D">
      <w:pPr>
        <w:spacing w:after="160" w:line="360" w:lineRule="auto"/>
        <w:ind w:right="-2"/>
        <w:jc w:val="both"/>
        <w:rPr>
          <w:rFonts w:ascii="David" w:hAnsi="David" w:cs="David"/>
        </w:rPr>
      </w:pPr>
    </w:p>
    <w:p w14:paraId="468F33C3" w14:textId="7EC197F4" w:rsidR="00E34EA0" w:rsidRDefault="00E34EA0" w:rsidP="003F702D">
      <w:pPr>
        <w:spacing w:after="160" w:line="360" w:lineRule="auto"/>
        <w:ind w:right="-2"/>
        <w:jc w:val="both"/>
        <w:rPr>
          <w:rFonts w:ascii="David" w:hAnsi="David" w:cs="David"/>
        </w:rPr>
      </w:pPr>
    </w:p>
    <w:p w14:paraId="63EF5CDB" w14:textId="70CA2914" w:rsidR="00E34EA0" w:rsidRDefault="00E34EA0" w:rsidP="003F702D">
      <w:pPr>
        <w:spacing w:after="160" w:line="360" w:lineRule="auto"/>
        <w:ind w:right="-2"/>
        <w:jc w:val="both"/>
        <w:rPr>
          <w:rFonts w:ascii="David" w:hAnsi="David" w:cs="David"/>
        </w:rPr>
      </w:pPr>
    </w:p>
    <w:p w14:paraId="1696D735" w14:textId="33CAD84F" w:rsidR="00E34EA0" w:rsidRDefault="00E34EA0" w:rsidP="003F702D">
      <w:pPr>
        <w:spacing w:after="160" w:line="360" w:lineRule="auto"/>
        <w:ind w:right="-2"/>
        <w:jc w:val="both"/>
        <w:rPr>
          <w:rFonts w:ascii="David" w:hAnsi="David" w:cs="David"/>
        </w:rPr>
      </w:pPr>
    </w:p>
    <w:p w14:paraId="07D91031" w14:textId="2D4ED1D6" w:rsidR="00E34EA0" w:rsidRDefault="00E34EA0" w:rsidP="003F702D">
      <w:pPr>
        <w:spacing w:after="160" w:line="360" w:lineRule="auto"/>
        <w:ind w:right="-2"/>
        <w:jc w:val="both"/>
        <w:rPr>
          <w:rFonts w:ascii="David" w:hAnsi="David" w:cs="David"/>
        </w:rPr>
      </w:pPr>
    </w:p>
    <w:p w14:paraId="43D4D4C3" w14:textId="56F30465" w:rsidR="00E34EA0" w:rsidRDefault="00E34EA0" w:rsidP="003F702D">
      <w:pPr>
        <w:spacing w:after="160" w:line="360" w:lineRule="auto"/>
        <w:ind w:right="-2"/>
        <w:jc w:val="both"/>
        <w:rPr>
          <w:rFonts w:ascii="David" w:hAnsi="David" w:cs="David"/>
        </w:rPr>
      </w:pPr>
    </w:p>
    <w:p w14:paraId="43FC8270" w14:textId="4924E42B" w:rsidR="00E34EA0" w:rsidRDefault="00E34EA0" w:rsidP="003F702D">
      <w:pPr>
        <w:spacing w:after="160" w:line="360" w:lineRule="auto"/>
        <w:ind w:right="-2"/>
        <w:jc w:val="both"/>
        <w:rPr>
          <w:rFonts w:ascii="David" w:hAnsi="David" w:cs="David"/>
        </w:rPr>
      </w:pPr>
    </w:p>
    <w:p w14:paraId="27522B87" w14:textId="165C8EB8" w:rsidR="00E34EA0" w:rsidRDefault="00E34EA0" w:rsidP="003F702D">
      <w:pPr>
        <w:spacing w:after="160" w:line="360" w:lineRule="auto"/>
        <w:ind w:right="-2"/>
        <w:jc w:val="both"/>
        <w:rPr>
          <w:rFonts w:ascii="David" w:hAnsi="David" w:cs="David"/>
        </w:rPr>
      </w:pPr>
    </w:p>
    <w:p w14:paraId="77DBF6EA" w14:textId="4C9C798D" w:rsidR="00E34EA0" w:rsidRDefault="00E34EA0" w:rsidP="003F702D">
      <w:pPr>
        <w:spacing w:after="160" w:line="360" w:lineRule="auto"/>
        <w:ind w:right="-2"/>
        <w:jc w:val="both"/>
        <w:rPr>
          <w:rFonts w:ascii="David" w:hAnsi="David" w:cs="David"/>
        </w:rPr>
      </w:pPr>
    </w:p>
    <w:p w14:paraId="29EFEA85" w14:textId="7404B10D" w:rsidR="00E34EA0" w:rsidRDefault="00E34EA0" w:rsidP="003F702D">
      <w:pPr>
        <w:spacing w:after="160" w:line="360" w:lineRule="auto"/>
        <w:ind w:right="-2"/>
        <w:jc w:val="both"/>
        <w:rPr>
          <w:rFonts w:ascii="David" w:hAnsi="David" w:cs="David"/>
        </w:rPr>
      </w:pPr>
    </w:p>
    <w:p w14:paraId="73093D86" w14:textId="448A3CFC" w:rsidR="00E34EA0" w:rsidRDefault="00E34EA0" w:rsidP="003F702D">
      <w:pPr>
        <w:spacing w:after="160" w:line="360" w:lineRule="auto"/>
        <w:ind w:right="-2"/>
        <w:jc w:val="both"/>
        <w:rPr>
          <w:rFonts w:ascii="David" w:hAnsi="David" w:cs="David"/>
        </w:rPr>
      </w:pPr>
    </w:p>
    <w:p w14:paraId="06525A67" w14:textId="2062E681" w:rsidR="00E34EA0" w:rsidRDefault="00E34EA0" w:rsidP="003F702D">
      <w:pPr>
        <w:spacing w:after="160" w:line="360" w:lineRule="auto"/>
        <w:ind w:right="-2"/>
        <w:jc w:val="both"/>
        <w:rPr>
          <w:rFonts w:ascii="David" w:hAnsi="David" w:cs="David"/>
        </w:rPr>
      </w:pPr>
    </w:p>
    <w:p w14:paraId="0D31A87A" w14:textId="4518F9FB" w:rsidR="00E34EA0" w:rsidRDefault="00E34EA0" w:rsidP="003F702D">
      <w:pPr>
        <w:spacing w:after="160" w:line="360" w:lineRule="auto"/>
        <w:ind w:right="-2"/>
        <w:jc w:val="both"/>
        <w:rPr>
          <w:rFonts w:ascii="David" w:hAnsi="David" w:cs="David"/>
        </w:rPr>
      </w:pPr>
    </w:p>
    <w:p w14:paraId="6A3AEBB8" w14:textId="7171F45E" w:rsidR="00E34EA0" w:rsidRDefault="00E34EA0" w:rsidP="003F702D">
      <w:pPr>
        <w:spacing w:after="160" w:line="360" w:lineRule="auto"/>
        <w:ind w:right="-2"/>
        <w:jc w:val="both"/>
        <w:rPr>
          <w:rFonts w:ascii="David" w:hAnsi="David" w:cs="David"/>
        </w:rPr>
      </w:pPr>
    </w:p>
    <w:p w14:paraId="6970446A" w14:textId="12FD8794" w:rsidR="00E34EA0" w:rsidRDefault="00E34EA0" w:rsidP="003F702D">
      <w:pPr>
        <w:spacing w:after="160" w:line="360" w:lineRule="auto"/>
        <w:ind w:right="-2"/>
        <w:jc w:val="both"/>
        <w:rPr>
          <w:rFonts w:ascii="David" w:hAnsi="David" w:cs="David"/>
        </w:rPr>
      </w:pPr>
    </w:p>
    <w:p w14:paraId="2346EFEA" w14:textId="77777777" w:rsidR="00E34EA0" w:rsidRPr="001F6AB8" w:rsidRDefault="00E34EA0" w:rsidP="003F702D">
      <w:pPr>
        <w:spacing w:after="160" w:line="360" w:lineRule="auto"/>
        <w:ind w:right="-2"/>
        <w:jc w:val="both"/>
        <w:rPr>
          <w:rFonts w:ascii="David" w:hAnsi="David" w:cs="David" w:hint="cs"/>
        </w:rPr>
      </w:pP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lastRenderedPageBreak/>
        <w:t>I</w:t>
      </w:r>
      <w:r w:rsidR="00492684" w:rsidRPr="001F6AB8">
        <w:rPr>
          <w:rFonts w:ascii="David" w:hAnsi="David" w:cs="David" w:hint="cs"/>
          <w:b/>
          <w:bCs/>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23A9B8F5" w14:textId="687548E3" w:rsidR="00291E11" w:rsidRPr="004B77BD" w:rsidRDefault="00AE0031" w:rsidP="006E2579">
      <w:pPr>
        <w:spacing w:line="360" w:lineRule="auto"/>
        <w:ind w:right="-2"/>
        <w:jc w:val="both"/>
        <w:rPr>
          <w:rFonts w:ascii="David" w:hAnsi="David" w:cs="David" w:hint="cs"/>
          <w:color w:val="000000"/>
          <w:rtl/>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05C37">
        <w:rPr>
          <w:rFonts w:ascii="David" w:hAnsi="David" w:cs="David"/>
          <w:color w:val="000000"/>
        </w:rPr>
        <w:t>p</w:t>
      </w:r>
      <w:r w:rsidR="00712942" w:rsidRPr="004B77BD">
        <w:rPr>
          <w:rFonts w:ascii="David" w:hAnsi="David" w:cs="David"/>
          <w:color w:val="000000"/>
        </w:rPr>
        <w:t xml:space="preserve">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405C37">
        <w:rPr>
          <w:rFonts w:ascii="David" w:hAnsi="David" w:cs="David"/>
          <w:color w:val="000000"/>
        </w:rPr>
        <w:t xml:space="preserve">, </w:t>
      </w:r>
      <w:r w:rsidR="00060473" w:rsidRPr="00405C37">
        <w:rPr>
          <w:rFonts w:ascii="David" w:hAnsi="David" w:cs="David"/>
          <w:color w:val="000000"/>
        </w:rPr>
        <w:t>for</w:t>
      </w:r>
      <w:r w:rsidR="00B04814" w:rsidRPr="00405C37">
        <w:rPr>
          <w:rFonts w:ascii="David" w:hAnsi="David" w:cs="David"/>
          <w:color w:val="000000"/>
        </w:rPr>
        <w:t xml:space="preserve"> </w:t>
      </w:r>
      <w:r w:rsidR="003A604B" w:rsidRPr="00405C37">
        <w:rPr>
          <w:rFonts w:ascii="David" w:hAnsi="David" w:cs="David"/>
          <w:color w:val="000000"/>
        </w:rPr>
        <w:t>urban</w:t>
      </w:r>
      <w:r w:rsidR="00BF396B" w:rsidRPr="00405C37">
        <w:rPr>
          <w:rFonts w:ascii="David" w:hAnsi="David" w:cs="David"/>
          <w:color w:val="000000"/>
        </w:rPr>
        <w:t xml:space="preserve"> planning and </w:t>
      </w:r>
      <w:r w:rsidR="003A604B" w:rsidRPr="00405C37">
        <w:rPr>
          <w:rFonts w:ascii="David" w:hAnsi="David" w:cs="David"/>
          <w:color w:val="000000"/>
        </w:rPr>
        <w:t xml:space="preserve">development </w:t>
      </w:r>
      <w:r w:rsidR="00976E06" w:rsidRPr="00405C37">
        <w:rPr>
          <w:rFonts w:ascii="David" w:hAnsi="David" w:cs="David"/>
          <w:color w:val="000000"/>
        </w:rPr>
        <w:t>(</w:t>
      </w:r>
      <w:r w:rsidR="00976E06" w:rsidRPr="00405C37">
        <w:rPr>
          <w:rFonts w:ascii="David" w:hAnsi="David" w:cs="David"/>
          <w:color w:val="FF0000"/>
        </w:rPr>
        <w:t>cite</w:t>
      </w:r>
      <w:r w:rsidR="00976E06" w:rsidRPr="00405C37">
        <w:rPr>
          <w:rFonts w:ascii="David" w:hAnsi="David" w:cs="David"/>
          <w:color w:val="000000"/>
        </w:rPr>
        <w:t>)</w:t>
      </w:r>
      <w:r w:rsidR="00E20FA6" w:rsidRPr="00405C37">
        <w:rPr>
          <w:rFonts w:ascii="David" w:hAnsi="David" w:cs="David"/>
          <w:color w:val="000000"/>
        </w:rPr>
        <w:t xml:space="preserve">, for </w:t>
      </w:r>
      <w:r w:rsidR="00AF5E4F" w:rsidRPr="00405C37">
        <w:rPr>
          <w:rFonts w:ascii="David" w:hAnsi="David" w:cs="David"/>
          <w:color w:val="000000"/>
        </w:rPr>
        <w:t>climate research</w:t>
      </w:r>
      <w:r w:rsidR="00976E06" w:rsidRPr="00405C37">
        <w:rPr>
          <w:rFonts w:ascii="David" w:hAnsi="David" w:cs="David"/>
          <w:color w:val="000000"/>
        </w:rPr>
        <w:t xml:space="preserve"> or </w:t>
      </w:r>
      <w:r w:rsidR="002626A9" w:rsidRPr="007E3E3F">
        <w:rPr>
          <w:rFonts w:ascii="David" w:hAnsi="David" w:cs="David"/>
          <w:color w:val="000000"/>
        </w:rPr>
        <w:t>for</w:t>
      </w:r>
      <w:r w:rsidR="00976E06" w:rsidRPr="007E3E3F">
        <w:rPr>
          <w:rFonts w:ascii="David" w:hAnsi="David" w:cs="David"/>
          <w:color w:val="000000"/>
        </w:rPr>
        <w:t xml:space="preserve"> </w:t>
      </w:r>
      <w:r w:rsidR="00247941" w:rsidRPr="007E3E3F">
        <w:rPr>
          <w:rFonts w:ascii="David" w:hAnsi="David" w:cs="David"/>
          <w:color w:val="000000"/>
        </w:rPr>
        <w:t xml:space="preserve">public </w:t>
      </w:r>
      <w:r w:rsidR="00976E06" w:rsidRPr="007E3E3F">
        <w:rPr>
          <w:rFonts w:ascii="David" w:hAnsi="David" w:cs="David"/>
          <w:color w:val="000000"/>
        </w:rPr>
        <w:t>health studies</w:t>
      </w:r>
      <w:r w:rsidR="00F97D93" w:rsidRPr="007E3E3F">
        <w:rPr>
          <w:rFonts w:ascii="David" w:hAnsi="David" w:cs="David"/>
          <w:color w:val="000000"/>
        </w:rPr>
        <w:t xml:space="preserve"> that</w:t>
      </w:r>
      <w:r w:rsidR="00CE7625" w:rsidRPr="007E3E3F">
        <w:rPr>
          <w:rFonts w:ascii="David" w:hAnsi="David" w:cs="David" w:hint="cs"/>
          <w:color w:val="000000"/>
        </w:rPr>
        <w:t xml:space="preserve"> try to evaluate (</w:t>
      </w:r>
      <w:r w:rsidR="00CE7625" w:rsidRPr="007E3E3F">
        <w:rPr>
          <w:rFonts w:ascii="David" w:hAnsi="David" w:cs="David" w:hint="cs"/>
          <w:color w:val="FF0000"/>
        </w:rPr>
        <w:t>assess?</w:t>
      </w:r>
      <w:r w:rsidR="00CE7625" w:rsidRPr="007E3E3F">
        <w:rPr>
          <w:rFonts w:ascii="David" w:hAnsi="David" w:cs="David" w:hint="cs"/>
          <w:color w:val="000000"/>
        </w:rPr>
        <w:t xml:space="preserve">) past </w:t>
      </w:r>
      <w:r w:rsidR="00305360" w:rsidRPr="007E3E3F">
        <w:rPr>
          <w:rFonts w:ascii="David" w:hAnsi="David" w:cs="David" w:hint="cs"/>
          <w:color w:val="000000"/>
        </w:rPr>
        <w:t xml:space="preserve">and present </w:t>
      </w:r>
      <w:r w:rsidR="00CE7625" w:rsidRPr="007E3E3F">
        <w:rPr>
          <w:rFonts w:ascii="David" w:hAnsi="David" w:cs="David" w:hint="cs"/>
          <w:color w:val="000000"/>
        </w:rPr>
        <w:t xml:space="preserve">population exposure to air pollution and correlate the level of exposure to observed health effects in the population. </w:t>
      </w:r>
      <w:r w:rsidR="00C51A30" w:rsidRPr="004B77BD">
        <w:rPr>
          <w:rFonts w:ascii="David" w:hAnsi="David" w:cs="David"/>
          <w:color w:val="000000"/>
        </w:rPr>
        <w:t>For all th</w:t>
      </w:r>
      <w:r w:rsidR="007E6891" w:rsidRPr="004B77BD">
        <w:rPr>
          <w:rFonts w:ascii="David" w:hAnsi="David" w:cs="David"/>
          <w:color w:val="000000"/>
        </w:rPr>
        <w:t>e</w:t>
      </w:r>
      <w:r w:rsidR="00C51A30" w:rsidRPr="004B77BD">
        <w:rPr>
          <w:rFonts w:ascii="David" w:hAnsi="David" w:cs="David"/>
          <w:color w:val="000000"/>
        </w:rPr>
        <w:t xml:space="preserve">se </w:t>
      </w:r>
      <w:r w:rsidR="0060517B" w:rsidRPr="004B77BD">
        <w:rPr>
          <w:rFonts w:ascii="David" w:hAnsi="David" w:cs="David"/>
          <w:color w:val="000000"/>
        </w:rPr>
        <w:t>purposes</w:t>
      </w:r>
      <w:r w:rsidR="00C51A30"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291E11" w:rsidRPr="001F6AB8">
        <w:rPr>
          <w:rFonts w:ascii="David" w:hAnsi="David" w:cs="David" w:hint="cs"/>
          <w:color w:val="000000"/>
        </w:rPr>
        <w:t xml:space="preserve">Epidemiological studies may wish to account for high </w:t>
      </w:r>
      <w:r w:rsidR="00291E11" w:rsidRPr="001F6AB8">
        <w:rPr>
          <w:rFonts w:ascii="David" w:hAnsi="David" w:cs="David" w:hint="cs"/>
          <w:color w:val="000000"/>
        </w:rPr>
        <w:lastRenderedPageBreak/>
        <w:t>temporal variability of pollution concentrations since health impacts might also be triggered by short-term exceedances of pollution concentrations as well as long term exposure. Such exceedances might be missed in studies that focus on long-term continuous exposure to average daily, monthly or yearly pollution levels.</w:t>
      </w:r>
      <w:r w:rsidR="00291E11">
        <w:rPr>
          <w:rFonts w:ascii="David" w:hAnsi="David" w:cs="David"/>
          <w:color w:val="000000"/>
        </w:rPr>
        <w:t xml:space="preserve"> </w:t>
      </w:r>
      <w:r w:rsidR="00BC49C5" w:rsidRPr="001F6AB8">
        <w:rPr>
          <w:rFonts w:ascii="David" w:hAnsi="David" w:cs="David" w:hint="cs"/>
          <w:color w:val="000000"/>
        </w:rPr>
        <w:t xml:space="preserve">Regulatory authorities may wish to enforce plants that temporarily exceed their emission permits, reveal leaks or new unknown sources. </w:t>
      </w:r>
    </w:p>
    <w:p w14:paraId="5E82FEED" w14:textId="15604661"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xml:space="preserve">)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xml:space="preserve">, that are maintained and calibrated on a regular basis by regulatory authorities. However, these tend to suffer from a few apparent flaws;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Operational costs of 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w:t>
      </w:r>
      <w:r w:rsidR="00D42D2A">
        <w:rPr>
          <w:rFonts w:ascii="David" w:hAnsi="David" w:cs="David"/>
        </w:rPr>
        <w:t xml:space="preserve"> </w:t>
      </w:r>
      <w:r w:rsidR="00A94638">
        <w:rPr>
          <w:rFonts w:ascii="David" w:hAnsi="David" w:cs="David"/>
        </w:rPr>
        <w:t>(</w:t>
      </w:r>
      <w:r w:rsidR="00E300DA">
        <w:rPr>
          <w:rFonts w:ascii="David" w:hAnsi="David" w:cs="David"/>
        </w:rPr>
        <w:t xml:space="preserve">e.g., </w:t>
      </w:r>
      <w:r w:rsidR="006D3A34">
        <w:rPr>
          <w:rFonts w:ascii="David" w:hAnsi="David" w:cs="David"/>
        </w:rPr>
        <w:t xml:space="preserve">the </w:t>
      </w:r>
      <w:r w:rsidR="00A94638">
        <w:rPr>
          <w:rFonts w:ascii="David" w:hAnsi="David" w:cs="David"/>
        </w:rPr>
        <w:t>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3178D9">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8]"},"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6FCBAD07"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with measurements in monitoring locations and then use these variables as model predictors at unmonitored locations, and possibly as predictors in time as well (</w:t>
      </w:r>
      <w:r w:rsidRPr="001F6AB8">
        <w:rPr>
          <w:rFonts w:ascii="David" w:hAnsi="David" w:cs="David" w:hint="cs"/>
          <w:color w:val="FF0000"/>
        </w:rPr>
        <w:t>?</w:t>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ATD models can forecast the spread </w:t>
      </w:r>
      <w:r w:rsidRPr="001F6AB8">
        <w:rPr>
          <w:rFonts w:ascii="David" w:hAnsi="David" w:cs="David" w:hint="cs"/>
          <w:color w:val="000000"/>
        </w:rPr>
        <w:lastRenderedPageBreak/>
        <w:t xml:space="preserve">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3178D9">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9]","plainTextFormattedCitation":"[9]","previouslyFormattedCitation":"[9]"},"properties":{"noteIndex":0},"schema":"https://github.com/citation-style-language/schema/raw/master/csl-citation.json"}</w:instrText>
      </w:r>
      <w:r w:rsidR="00657965" w:rsidRPr="00D65EFD">
        <w:rPr>
          <w:rFonts w:ascii="David" w:hAnsi="David" w:cs="David"/>
          <w:color w:val="000000" w:themeColor="text1"/>
        </w:rPr>
        <w:fldChar w:fldCharType="separate"/>
      </w:r>
      <w:r w:rsidR="00F322EC" w:rsidRPr="00F322EC">
        <w:rPr>
          <w:rFonts w:ascii="David" w:hAnsi="David" w:cs="David"/>
          <w:noProof/>
          <w:color w:val="000000" w:themeColor="text1"/>
        </w:rPr>
        <w:t>[9]</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4A214D25"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3178D9">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0]","plainTextFormattedCitation":"[10]","previouslyFormattedCitation":"[10]"},"properties":{"noteIndex":0},"schema":"https://github.com/citation-style-language/schema/raw/master/csl-citation.json"}</w:instrText>
      </w:r>
      <w:r w:rsidR="00D732FE">
        <w:rPr>
          <w:rFonts w:ascii="David" w:hAnsi="David" w:cs="David"/>
          <w:color w:val="000000"/>
        </w:rPr>
        <w:fldChar w:fldCharType="separate"/>
      </w:r>
      <w:r w:rsidR="00F322EC" w:rsidRPr="00F322EC">
        <w:rPr>
          <w:rFonts w:ascii="David" w:hAnsi="David" w:cs="David"/>
          <w:noProof/>
          <w:color w:val="000000"/>
        </w:rPr>
        <w:t>[10]</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B61012" w:rsidRPr="001F6AB8">
        <w:rPr>
          <w:rFonts w:ascii="David" w:hAnsi="David" w:cs="David" w:hint="cs"/>
        </w:rPr>
        <w:t xml:space="preserve">A certain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high resolution concentration maps</w:t>
      </w:r>
      <w:r w:rsidR="00A55CA8">
        <w:rPr>
          <w:rFonts w:ascii="David" w:hAnsi="David" w:cs="David"/>
          <w:color w:val="000000"/>
        </w:rPr>
        <w:t>, as previously mentioned</w:t>
      </w:r>
      <w:r w:rsidR="00FE17EA" w:rsidRPr="001F6AB8">
        <w:rPr>
          <w:rFonts w:ascii="David" w:hAnsi="David" w:cs="David" w:hint="cs"/>
          <w:color w:val="000000"/>
        </w:rPr>
        <w:t xml:space="preserve">. </w:t>
      </w:r>
    </w:p>
    <w:p w14:paraId="7FB54B11" w14:textId="47A28EA1" w:rsidR="004B6BE5" w:rsidRDefault="009762CC" w:rsidP="00B95FA6">
      <w:pPr>
        <w:spacing w:line="360" w:lineRule="auto"/>
        <w:ind w:right="-2" w:firstLine="720"/>
        <w:jc w:val="both"/>
        <w:rPr>
          <w:rFonts w:ascii="David" w:hAnsi="David" w:cs="David"/>
          <w:color w:val="FF0000"/>
        </w:rPr>
      </w:pPr>
      <w:r w:rsidRPr="001F6AB8">
        <w:rPr>
          <w:rFonts w:ascii="David" w:hAnsi="David" w:cs="David" w:hint="cs"/>
          <w:color w:val="000000"/>
        </w:rPr>
        <w:t xml:space="preserve">As </w:t>
      </w:r>
      <w:r w:rsidR="001213F6">
        <w:rPr>
          <w:rFonts w:ascii="David" w:hAnsi="David" w:cs="David"/>
          <w:color w:val="000000"/>
        </w:rPr>
        <w:t>stated</w:t>
      </w:r>
      <w:r w:rsidRPr="001F6AB8">
        <w:rPr>
          <w:rFonts w:ascii="David" w:hAnsi="David" w:cs="David" w:hint="cs"/>
          <w:color w:val="000000"/>
        </w:rPr>
        <w:t xml:space="preserve">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is</w:t>
      </w:r>
      <w:r w:rsidR="003E274D">
        <w:rPr>
          <w:rFonts w:ascii="David" w:hAnsi="David" w:cs="David"/>
          <w:color w:val="000000"/>
        </w:rPr>
        <w:t xml:space="preserve"> oftentime</w:t>
      </w:r>
      <w:r w:rsidR="002440B1">
        <w:rPr>
          <w:rFonts w:ascii="David" w:hAnsi="David" w:cs="David"/>
          <w:color w:val="000000"/>
        </w:rPr>
        <w:t>s</w:t>
      </w:r>
      <w:r w:rsidRPr="001F6AB8">
        <w:rPr>
          <w:rFonts w:ascii="David" w:hAnsi="David" w:cs="David" w:hint="cs"/>
          <w:color w:val="000000"/>
        </w:rPr>
        <w:t xml:space="preserve"> unknown</w:t>
      </w:r>
      <w:r w:rsidR="00005D86">
        <w:rPr>
          <w:rFonts w:ascii="David" w:hAnsi="David" w:cs="David"/>
          <w:color w:val="000000"/>
        </w:rPr>
        <w:t xml:space="preserve">.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 xml:space="preserve">on a yearly </w:t>
      </w:r>
      <w:proofErr w:type="gramStart"/>
      <w:r w:rsidR="00740B7F" w:rsidRPr="001F6AB8">
        <w:rPr>
          <w:rFonts w:ascii="David" w:hAnsi="David" w:cs="David" w:hint="cs"/>
          <w:color w:val="000000"/>
        </w:rPr>
        <w:t>resolution</w:t>
      </w:r>
      <w:r w:rsidR="00465561" w:rsidRPr="001F6AB8">
        <w:rPr>
          <w:rFonts w:ascii="David" w:hAnsi="David" w:cs="David" w:hint="cs"/>
          <w:color w:val="000000"/>
        </w:rPr>
        <w:t>, and</w:t>
      </w:r>
      <w:proofErr w:type="gramEnd"/>
      <w:r w:rsidR="00465561" w:rsidRPr="001F6AB8">
        <w:rPr>
          <w:rFonts w:ascii="David" w:hAnsi="David" w:cs="David" w:hint="cs"/>
          <w:color w:val="000000"/>
        </w:rPr>
        <w:t xml:space="preserve">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1844B7">
        <w:rPr>
          <w:rFonts w:ascii="David" w:hAnsi="David" w:cs="David"/>
          <w:color w:val="FF0000"/>
        </w:rPr>
        <w:t xml:space="preserve">This creates a problem of its own </w:t>
      </w:r>
      <w:r w:rsidR="002803E2">
        <w:rPr>
          <w:rFonts w:ascii="David" w:hAnsi="David" w:cs="David"/>
          <w:color w:val="FF0000"/>
        </w:rPr>
        <w:t>–</w:t>
      </w:r>
      <w:r w:rsidR="001844B7">
        <w:rPr>
          <w:rFonts w:ascii="David" w:hAnsi="David" w:cs="David"/>
          <w:color w:val="FF0000"/>
        </w:rPr>
        <w:t xml:space="preserve"> </w:t>
      </w:r>
    </w:p>
    <w:p w14:paraId="43C183FB" w14:textId="4246823E" w:rsidR="002803E2" w:rsidRPr="002803E2" w:rsidRDefault="002803E2" w:rsidP="00B95FA6">
      <w:pPr>
        <w:spacing w:line="360" w:lineRule="auto"/>
        <w:ind w:right="-2" w:firstLine="720"/>
        <w:jc w:val="both"/>
        <w:rPr>
          <w:rFonts w:ascii="David" w:hAnsi="David" w:cs="David" w:hint="cs"/>
          <w:color w:val="FF0000"/>
        </w:rPr>
      </w:pPr>
      <w:r w:rsidRPr="002803E2">
        <w:rPr>
          <w:rFonts w:ascii="David" w:hAnsi="David" w:cs="David"/>
          <w:color w:val="FF0000"/>
        </w:rPr>
        <w:t>The absence of such data, make it hard for regulator to enforce plants</w:t>
      </w:r>
    </w:p>
    <w:p w14:paraId="213FDE1F" w14:textId="59A8203A" w:rsidR="0071532A" w:rsidRDefault="0071532A" w:rsidP="003F702D">
      <w:pPr>
        <w:spacing w:line="360" w:lineRule="auto"/>
        <w:ind w:right="-2"/>
        <w:jc w:val="both"/>
        <w:rPr>
          <w:rFonts w:ascii="David" w:hAnsi="David" w:cs="David"/>
          <w:color w:val="000000" w:themeColor="text1"/>
        </w:rPr>
      </w:pPr>
    </w:p>
    <w:p w14:paraId="21E932EE" w14:textId="13D7C1B4" w:rsidR="008917C3" w:rsidRDefault="008917C3" w:rsidP="003F702D">
      <w:pPr>
        <w:spacing w:line="360" w:lineRule="auto"/>
        <w:ind w:right="-2"/>
        <w:jc w:val="both"/>
        <w:rPr>
          <w:rFonts w:ascii="David" w:hAnsi="David" w:cs="David"/>
          <w:color w:val="000000" w:themeColor="text1"/>
        </w:rPr>
      </w:pPr>
      <w:r w:rsidRPr="008917C3">
        <w:rPr>
          <w:rFonts w:ascii="Calibri" w:hAnsi="Calibri" w:cs="Calibri"/>
          <w:color w:val="000000" w:themeColor="text1"/>
        </w:rPr>
        <w:t>﻿</w:t>
      </w:r>
      <w:r w:rsidRPr="001B5027">
        <w:rPr>
          <w:rFonts w:ascii="David" w:hAnsi="David" w:cs="David"/>
          <w:color w:val="FF0000"/>
        </w:rPr>
        <w:t xml:space="preserve">Pollution monitoring may target two objectives: </w:t>
      </w:r>
      <w:proofErr w:type="spellStart"/>
      <w:r w:rsidRPr="001B5027">
        <w:rPr>
          <w:rFonts w:ascii="David" w:hAnsi="David" w:cs="David"/>
          <w:color w:val="FF0000"/>
        </w:rPr>
        <w:t>i</w:t>
      </w:r>
      <w:proofErr w:type="spellEnd"/>
      <w:r w:rsidRPr="001B5027">
        <w:rPr>
          <w:rFonts w:ascii="David" w:hAnsi="David" w:cs="David"/>
          <w:color w:val="FF0000"/>
        </w:rPr>
        <w:t xml:space="preserve">) the periodic air quality sampling and mapping; and ii) the detection of threshold crossings in order to trigger adequate alerts [6]. In this paper, we focus on the second application where sensors are deployed to control concentrations of pollutants released by pollution sources like factories, sewage treatment plants and urban </w:t>
      </w:r>
      <w:proofErr w:type="spellStart"/>
      <w:r w:rsidRPr="001B5027">
        <w:rPr>
          <w:rFonts w:ascii="David" w:hAnsi="David" w:cs="David"/>
          <w:color w:val="FF0000"/>
        </w:rPr>
        <w:t>traffi</w:t>
      </w:r>
      <w:proofErr w:type="spellEnd"/>
    </w:p>
    <w:p w14:paraId="42DA851E" w14:textId="77777777" w:rsidR="008917C3" w:rsidRDefault="008917C3"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6A64F075" w14:textId="54931828" w:rsidR="009B4E8F" w:rsidRPr="008917C3" w:rsidRDefault="002F48DE" w:rsidP="00505B3C">
      <w:pPr>
        <w:spacing w:line="360" w:lineRule="auto"/>
        <w:ind w:right="-2"/>
        <w:jc w:val="both"/>
        <w:rPr>
          <w:rFonts w:ascii="David" w:hAnsi="David" w:cs="David"/>
          <w:color w:val="FF0000"/>
        </w:rPr>
      </w:pPr>
      <w:r>
        <w:rPr>
          <w:rFonts w:ascii="David" w:hAnsi="David" w:cs="David"/>
          <w:color w:val="000000"/>
        </w:rPr>
        <w:t xml:space="preserve">The argument presented above </w:t>
      </w:r>
      <w:r w:rsidR="00C3661D">
        <w:rPr>
          <w:rFonts w:ascii="David" w:hAnsi="David" w:cs="David"/>
          <w:color w:val="000000"/>
        </w:rPr>
        <w:t xml:space="preserve">tried to emphasize the importance </w:t>
      </w:r>
      <w:r w:rsidR="00723DDA">
        <w:rPr>
          <w:rFonts w:ascii="David" w:hAnsi="David" w:cs="David"/>
          <w:color w:val="000000"/>
        </w:rPr>
        <w:t xml:space="preserve">and the </w:t>
      </w:r>
      <w:r w:rsidR="008B2E6E">
        <w:rPr>
          <w:rFonts w:ascii="David" w:hAnsi="David" w:cs="David"/>
          <w:color w:val="000000"/>
        </w:rPr>
        <w:t>motivation</w:t>
      </w:r>
      <w:r w:rsidR="00723DDA">
        <w:rPr>
          <w:rFonts w:ascii="David" w:hAnsi="David" w:cs="David"/>
          <w:color w:val="000000"/>
        </w:rPr>
        <w:t xml:space="preserve"> </w:t>
      </w:r>
      <w:r w:rsidR="00782CFD">
        <w:rPr>
          <w:rFonts w:ascii="David" w:hAnsi="David" w:cs="David"/>
          <w:color w:val="000000"/>
        </w:rPr>
        <w:t>for</w:t>
      </w:r>
      <w:r w:rsidR="00C3661D">
        <w:rPr>
          <w:rFonts w:ascii="David" w:hAnsi="David" w:cs="David"/>
          <w:color w:val="000000"/>
        </w:rPr>
        <w:t xml:space="preserve"> </w:t>
      </w:r>
      <w:r w:rsidR="007912C7">
        <w:rPr>
          <w:rFonts w:ascii="David" w:hAnsi="David" w:cs="David"/>
          <w:color w:val="000000"/>
        </w:rPr>
        <w:t>generating high resolution</w:t>
      </w:r>
      <w:r w:rsidR="00C3661D">
        <w:rPr>
          <w:rFonts w:ascii="David" w:hAnsi="David" w:cs="David"/>
          <w:color w:val="000000"/>
        </w:rPr>
        <w:t xml:space="preserve"> </w:t>
      </w:r>
      <w:r w:rsidR="005746FE">
        <w:rPr>
          <w:rFonts w:ascii="David" w:hAnsi="David" w:cs="David"/>
          <w:color w:val="000000"/>
        </w:rPr>
        <w:t>pollution concentration</w:t>
      </w:r>
      <w:r w:rsidR="009E4134">
        <w:rPr>
          <w:rFonts w:ascii="David" w:hAnsi="David" w:cs="David"/>
          <w:color w:val="000000"/>
        </w:rPr>
        <w:t xml:space="preserve"> maps</w:t>
      </w:r>
      <w:r w:rsidR="00180008">
        <w:rPr>
          <w:rFonts w:ascii="David" w:hAnsi="David" w:cs="David"/>
          <w:color w:val="000000"/>
        </w:rPr>
        <w:t xml:space="preserve">, </w:t>
      </w:r>
      <w:r w:rsidR="007912C7">
        <w:rPr>
          <w:rFonts w:ascii="David" w:hAnsi="David" w:cs="David"/>
          <w:color w:val="000000"/>
        </w:rPr>
        <w:t>whether</w:t>
      </w:r>
      <w:r w:rsidR="00180008">
        <w:rPr>
          <w:rFonts w:ascii="David" w:hAnsi="David" w:cs="David"/>
          <w:color w:val="000000"/>
        </w:rPr>
        <w:t xml:space="preserve"> </w:t>
      </w:r>
      <w:r w:rsidR="007912C7">
        <w:rPr>
          <w:rFonts w:ascii="David" w:hAnsi="David" w:cs="David"/>
          <w:color w:val="000000"/>
        </w:rPr>
        <w:t xml:space="preserve">achieved </w:t>
      </w:r>
      <w:r w:rsidR="00180008">
        <w:rPr>
          <w:rFonts w:ascii="David" w:hAnsi="David" w:cs="David"/>
          <w:color w:val="000000"/>
        </w:rPr>
        <w:t xml:space="preserve">by spatial interpolation methods, ATD models or by first </w:t>
      </w:r>
      <w:r w:rsidR="00180008" w:rsidRPr="001F6AB8">
        <w:rPr>
          <w:rFonts w:ascii="David" w:hAnsi="David" w:cs="David" w:hint="cs"/>
          <w:color w:val="000000" w:themeColor="text1"/>
        </w:rPr>
        <w:t>estimati</w:t>
      </w:r>
      <w:r w:rsidR="00180008">
        <w:rPr>
          <w:rFonts w:ascii="David" w:hAnsi="David" w:cs="David"/>
          <w:color w:val="000000" w:themeColor="text1"/>
        </w:rPr>
        <w:t>ng</w:t>
      </w:r>
      <w:r w:rsidR="00180008" w:rsidRPr="001F6AB8">
        <w:rPr>
          <w:rFonts w:ascii="David" w:hAnsi="David" w:cs="David" w:hint="cs"/>
          <w:color w:val="000000" w:themeColor="text1"/>
        </w:rPr>
        <w:t xml:space="preserve"> source parameters</w:t>
      </w:r>
      <w:r w:rsidR="005746FE" w:rsidRPr="008917C3">
        <w:rPr>
          <w:rFonts w:ascii="David" w:hAnsi="David" w:cs="David"/>
          <w:color w:val="FF0000"/>
        </w:rPr>
        <w:t>.</w:t>
      </w:r>
      <w:r w:rsidR="00180008" w:rsidRPr="008917C3">
        <w:rPr>
          <w:rFonts w:ascii="David" w:hAnsi="David" w:cs="David"/>
          <w:color w:val="FF0000"/>
        </w:rPr>
        <w:t xml:space="preserve"> </w:t>
      </w:r>
      <w:r w:rsidR="009B4E8F" w:rsidRPr="008917C3">
        <w:rPr>
          <w:rFonts w:ascii="David" w:hAnsi="David" w:cs="David"/>
          <w:color w:val="FF0000"/>
        </w:rPr>
        <w:t>In addition, it</w:t>
      </w:r>
      <w:r w:rsidR="00E1506B" w:rsidRPr="008917C3">
        <w:rPr>
          <w:rFonts w:ascii="David" w:hAnsi="David" w:cs="David"/>
          <w:color w:val="FF0000"/>
        </w:rPr>
        <w:t xml:space="preserve"> </w:t>
      </w:r>
      <w:r w:rsidR="009B4E8F" w:rsidRPr="008917C3">
        <w:rPr>
          <w:rFonts w:ascii="David" w:hAnsi="David" w:cs="David"/>
          <w:color w:val="FF0000"/>
        </w:rPr>
        <w:t xml:space="preserve"> </w:t>
      </w:r>
    </w:p>
    <w:p w14:paraId="611951EA" w14:textId="13CAE94D" w:rsidR="00453467" w:rsidRDefault="00703116" w:rsidP="00505B3C">
      <w:pPr>
        <w:spacing w:line="360" w:lineRule="auto"/>
        <w:ind w:right="-2"/>
        <w:jc w:val="both"/>
        <w:rPr>
          <w:rFonts w:ascii="David" w:hAnsi="David" w:cs="David"/>
          <w:color w:val="000000" w:themeColor="text1"/>
        </w:rPr>
      </w:pPr>
      <w:r>
        <w:rPr>
          <w:rFonts w:ascii="David" w:hAnsi="David" w:cs="David"/>
          <w:color w:val="000000"/>
        </w:rPr>
        <w:t>When</w:t>
      </w:r>
      <w:r w:rsidR="00D00F80">
        <w:rPr>
          <w:rFonts w:ascii="David" w:hAnsi="David" w:cs="David"/>
          <w:color w:val="000000"/>
        </w:rPr>
        <w:t xml:space="preserve"> resources</w:t>
      </w:r>
      <w:r>
        <w:rPr>
          <w:rFonts w:ascii="David" w:hAnsi="David" w:cs="David"/>
          <w:color w:val="000000"/>
        </w:rPr>
        <w:t xml:space="preserve"> are unlimited, </w:t>
      </w:r>
      <w:r w:rsidR="0047188F">
        <w:rPr>
          <w:rFonts w:ascii="David" w:hAnsi="David" w:cs="David"/>
          <w:color w:val="000000"/>
        </w:rPr>
        <w:t>the challenge of represent</w:t>
      </w:r>
      <w:r w:rsidR="009E4134">
        <w:rPr>
          <w:rFonts w:ascii="David" w:hAnsi="David" w:cs="David"/>
          <w:color w:val="000000"/>
        </w:rPr>
        <w:t xml:space="preserve">ing </w:t>
      </w:r>
      <w:r w:rsidR="003D3F70">
        <w:rPr>
          <w:rFonts w:ascii="David" w:hAnsi="David" w:cs="David"/>
          <w:color w:val="000000"/>
        </w:rPr>
        <w:t xml:space="preserve">well </w:t>
      </w:r>
      <w:r w:rsidR="009E4134">
        <w:rPr>
          <w:rFonts w:ascii="David" w:hAnsi="David" w:cs="David"/>
          <w:color w:val="000000"/>
        </w:rPr>
        <w:t>the pollution</w:t>
      </w:r>
      <w:r w:rsidR="0047188F">
        <w:rPr>
          <w:rFonts w:ascii="David" w:hAnsi="David" w:cs="David"/>
          <w:color w:val="000000"/>
        </w:rPr>
        <w:t xml:space="preserve"> </w:t>
      </w:r>
      <w:r w:rsidR="009E4134">
        <w:rPr>
          <w:rFonts w:ascii="David" w:hAnsi="David" w:cs="David"/>
          <w:color w:val="000000"/>
        </w:rPr>
        <w:t xml:space="preserve">field </w:t>
      </w:r>
      <w:r w:rsidR="007E3FAB">
        <w:rPr>
          <w:rFonts w:ascii="David" w:hAnsi="David" w:cs="David"/>
          <w:color w:val="000000"/>
        </w:rPr>
        <w:t>can be</w:t>
      </w:r>
      <w:r w:rsidR="00C02E38">
        <w:rPr>
          <w:rFonts w:ascii="David" w:hAnsi="David" w:cs="David"/>
          <w:color w:val="000000"/>
        </w:rPr>
        <w:t xml:space="preserve"> </w:t>
      </w:r>
      <w:r w:rsidR="00A51BA4">
        <w:rPr>
          <w:rFonts w:ascii="David" w:hAnsi="David" w:cs="David"/>
          <w:color w:val="000000"/>
        </w:rPr>
        <w:t>simple,</w:t>
      </w:r>
      <w:r w:rsidR="003F769A">
        <w:rPr>
          <w:rFonts w:ascii="David" w:hAnsi="David" w:cs="David"/>
          <w:color w:val="000000"/>
        </w:rPr>
        <w:t xml:space="preserve"> </w:t>
      </w:r>
      <w:r w:rsidR="000E2B32">
        <w:rPr>
          <w:rFonts w:ascii="David" w:hAnsi="David" w:cs="David"/>
          <w:color w:val="000000"/>
        </w:rPr>
        <w:t xml:space="preserve">requiring </w:t>
      </w:r>
      <w:r w:rsidR="00850062">
        <w:rPr>
          <w:rFonts w:ascii="David" w:hAnsi="David" w:cs="David"/>
          <w:color w:val="000000"/>
        </w:rPr>
        <w:t xml:space="preserve">only </w:t>
      </w:r>
      <w:r w:rsidR="003F769A">
        <w:rPr>
          <w:rFonts w:ascii="David" w:hAnsi="David" w:cs="David"/>
          <w:color w:val="000000"/>
        </w:rPr>
        <w:t>the</w:t>
      </w:r>
      <w:r w:rsidR="007724D7">
        <w:rPr>
          <w:rFonts w:ascii="David" w:hAnsi="David" w:cs="David"/>
          <w:color w:val="000000"/>
        </w:rPr>
        <w:t xml:space="preserve"> vast </w:t>
      </w:r>
      <w:r w:rsidR="00023E7F">
        <w:rPr>
          <w:rFonts w:ascii="David" w:hAnsi="David" w:cs="David"/>
          <w:color w:val="000000"/>
        </w:rPr>
        <w:t xml:space="preserve">deployment </w:t>
      </w:r>
      <w:r w:rsidR="00057589">
        <w:rPr>
          <w:rFonts w:ascii="David" w:hAnsi="David" w:cs="David"/>
          <w:color w:val="000000"/>
        </w:rPr>
        <w:t xml:space="preserve">of </w:t>
      </w:r>
      <w:r w:rsidR="00873B64">
        <w:rPr>
          <w:rFonts w:ascii="David" w:hAnsi="David" w:cs="David"/>
          <w:color w:val="000000"/>
        </w:rPr>
        <w:t xml:space="preserve">sensors </w:t>
      </w:r>
      <w:r w:rsidR="00AD53D1">
        <w:rPr>
          <w:rFonts w:ascii="David" w:hAnsi="David" w:cs="David"/>
          <w:color w:val="000000"/>
        </w:rPr>
        <w:t>in space</w:t>
      </w:r>
      <w:r w:rsidR="00B76F1A">
        <w:rPr>
          <w:rFonts w:ascii="David" w:hAnsi="David" w:cs="David"/>
          <w:color w:val="000000"/>
        </w:rPr>
        <w:t xml:space="preserve"> to reach full cover of the area</w:t>
      </w:r>
      <w:r w:rsidR="00B65955">
        <w:rPr>
          <w:rFonts w:ascii="David" w:hAnsi="David" w:cs="David"/>
          <w:color w:val="000000"/>
        </w:rPr>
        <w:t xml:space="preserve">. </w:t>
      </w:r>
      <w:r w:rsidR="00B76F1A">
        <w:rPr>
          <w:rFonts w:ascii="David" w:hAnsi="David" w:cs="David"/>
          <w:color w:val="000000"/>
        </w:rPr>
        <w:lastRenderedPageBreak/>
        <w:t xml:space="preserve">However, as </w:t>
      </w:r>
      <w:r w:rsidR="00286140">
        <w:rPr>
          <w:rFonts w:ascii="David" w:hAnsi="David" w:cs="David"/>
          <w:color w:val="000000"/>
        </w:rPr>
        <w:t xml:space="preserve">financial and human </w:t>
      </w:r>
      <w:r w:rsidR="003F769A">
        <w:rPr>
          <w:rFonts w:ascii="David" w:hAnsi="David" w:cs="David"/>
          <w:color w:val="000000"/>
        </w:rPr>
        <w:t xml:space="preserve">resources are </w:t>
      </w:r>
      <w:r w:rsidR="008455BA">
        <w:rPr>
          <w:rFonts w:ascii="David" w:hAnsi="David" w:cs="David"/>
          <w:color w:val="000000"/>
        </w:rPr>
        <w:t xml:space="preserve">usually </w:t>
      </w:r>
      <w:r w:rsidR="003F769A">
        <w:rPr>
          <w:rFonts w:ascii="David" w:hAnsi="David" w:cs="David"/>
          <w:color w:val="000000"/>
        </w:rPr>
        <w:t xml:space="preserve">limited, a smart and </w:t>
      </w:r>
      <w:r w:rsidR="007912C7" w:rsidRPr="001F6AB8">
        <w:rPr>
          <w:rFonts w:ascii="David" w:hAnsi="David" w:cs="David" w:hint="cs"/>
          <w:color w:val="000000" w:themeColor="text1"/>
        </w:rPr>
        <w:t>rigorous deployment of a network of sensors is needed</w:t>
      </w:r>
      <w:r w:rsidR="009A1139">
        <w:rPr>
          <w:rFonts w:ascii="David" w:hAnsi="David" w:cs="David"/>
          <w:color w:val="000000" w:themeColor="text1"/>
        </w:rPr>
        <w:t xml:space="preserve">, </w:t>
      </w:r>
      <w:r w:rsidR="005F7EFF">
        <w:rPr>
          <w:rFonts w:ascii="David" w:hAnsi="David" w:cs="David"/>
          <w:color w:val="000000" w:themeColor="text1"/>
        </w:rPr>
        <w:t xml:space="preserve">one which can </w:t>
      </w:r>
      <w:r w:rsidR="00EC7AB8">
        <w:rPr>
          <w:rFonts w:ascii="David" w:hAnsi="David" w:cs="David"/>
          <w:color w:val="000000" w:themeColor="text1"/>
        </w:rPr>
        <w:t xml:space="preserve">eventually </w:t>
      </w:r>
      <w:r w:rsidR="0016392B">
        <w:rPr>
          <w:rFonts w:ascii="David" w:hAnsi="David" w:cs="David"/>
          <w:color w:val="000000" w:themeColor="text1"/>
        </w:rPr>
        <w:t>lead to the production of</w:t>
      </w:r>
      <w:r w:rsidR="00E55B3E">
        <w:rPr>
          <w:rFonts w:ascii="David" w:hAnsi="David" w:cs="David"/>
          <w:color w:val="000000" w:themeColor="text1"/>
        </w:rPr>
        <w:t xml:space="preserve"> </w:t>
      </w:r>
      <w:r w:rsidR="0042450D">
        <w:rPr>
          <w:rFonts w:ascii="David" w:hAnsi="David" w:cs="David"/>
          <w:color w:val="000000" w:themeColor="text1"/>
        </w:rPr>
        <w:t xml:space="preserve">pollution maps of the highest resolution </w:t>
      </w:r>
      <w:r w:rsidR="003919A9">
        <w:rPr>
          <w:rFonts w:ascii="David" w:hAnsi="David" w:cs="David"/>
          <w:color w:val="000000" w:themeColor="text1"/>
        </w:rPr>
        <w:t>with</w:t>
      </w:r>
      <w:r w:rsidR="005676EB">
        <w:rPr>
          <w:rFonts w:ascii="David" w:hAnsi="David" w:cs="David"/>
          <w:color w:val="000000" w:themeColor="text1"/>
        </w:rPr>
        <w:t xml:space="preserve"> </w:t>
      </w:r>
      <w:r w:rsidR="006B77C0">
        <w:rPr>
          <w:rFonts w:ascii="David" w:hAnsi="David" w:cs="David"/>
          <w:color w:val="000000" w:themeColor="text1"/>
        </w:rPr>
        <w:t>the</w:t>
      </w:r>
      <w:r w:rsidR="00A176EB">
        <w:rPr>
          <w:rFonts w:ascii="David" w:hAnsi="David" w:cs="David"/>
          <w:color w:val="000000" w:themeColor="text1"/>
        </w:rPr>
        <w:t xml:space="preserve"> </w:t>
      </w:r>
      <w:r w:rsidR="00270B44">
        <w:rPr>
          <w:rFonts w:ascii="David" w:hAnsi="David" w:cs="David"/>
          <w:color w:val="000000" w:themeColor="text1"/>
        </w:rPr>
        <w:t>lowest</w:t>
      </w:r>
      <w:r w:rsidR="00C77E5A">
        <w:rPr>
          <w:rFonts w:ascii="David" w:hAnsi="David" w:cs="David"/>
          <w:color w:val="000000" w:themeColor="text1"/>
        </w:rPr>
        <w:t xml:space="preserve"> </w:t>
      </w:r>
      <w:r w:rsidR="000D441B">
        <w:rPr>
          <w:rFonts w:ascii="David" w:hAnsi="David" w:cs="David"/>
          <w:color w:val="000000" w:themeColor="text1"/>
        </w:rPr>
        <w:t>preferable</w:t>
      </w:r>
      <w:r w:rsidR="00C82760">
        <w:rPr>
          <w:rFonts w:ascii="David" w:hAnsi="David" w:cs="David"/>
          <w:color w:val="000000" w:themeColor="text1"/>
        </w:rPr>
        <w:t xml:space="preserve"> </w:t>
      </w:r>
      <w:r w:rsidR="00C77E5A">
        <w:rPr>
          <w:rFonts w:ascii="David" w:hAnsi="David" w:cs="David"/>
          <w:color w:val="000000" w:themeColor="text1"/>
        </w:rPr>
        <w:t xml:space="preserve">cost. </w:t>
      </w:r>
    </w:p>
    <w:p w14:paraId="7D613AEB" w14:textId="2B899DA4" w:rsidR="00505B3C" w:rsidRDefault="00CE7625" w:rsidP="00505B3C">
      <w:pPr>
        <w:spacing w:line="360" w:lineRule="auto"/>
        <w:ind w:right="-2" w:firstLine="720"/>
        <w:jc w:val="both"/>
        <w:rPr>
          <w:rFonts w:ascii="David" w:hAnsi="David" w:cs="David"/>
          <w:color w:val="000000" w:themeColor="text1"/>
        </w:rPr>
      </w:pPr>
      <w:r w:rsidRPr="001F6AB8">
        <w:rPr>
          <w:rFonts w:ascii="David" w:hAnsi="David" w:cs="David" w:hint="cs"/>
          <w:color w:val="000000"/>
        </w:rPr>
        <w:t xml:space="preserve">The following </w:t>
      </w:r>
      <w:r w:rsidR="004B7699">
        <w:rPr>
          <w:rFonts w:ascii="David" w:hAnsi="David" w:cs="David"/>
          <w:color w:val="000000"/>
        </w:rPr>
        <w:t>proposal</w:t>
      </w:r>
      <w:r w:rsidRPr="001F6AB8">
        <w:rPr>
          <w:rFonts w:ascii="David" w:hAnsi="David" w:cs="David" w:hint="cs"/>
          <w:color w:val="000000"/>
        </w:rPr>
        <w:t xml:space="preserve"> offers a</w:t>
      </w:r>
      <w:r w:rsidR="003D3F70">
        <w:rPr>
          <w:rFonts w:ascii="David" w:hAnsi="David" w:cs="David"/>
          <w:color w:val="000000"/>
        </w:rPr>
        <w:t xml:space="preserve"> multi-objective</w:t>
      </w:r>
      <w:r w:rsidR="004B7699">
        <w:rPr>
          <w:rFonts w:ascii="David" w:hAnsi="David" w:cs="David"/>
          <w:color w:val="000000"/>
        </w:rPr>
        <w:t xml:space="preserve"> optimization model</w:t>
      </w:r>
      <w:r w:rsidRPr="001F6AB8">
        <w:rPr>
          <w:rFonts w:ascii="David" w:hAnsi="David" w:cs="David" w:hint="cs"/>
          <w:color w:val="000000"/>
        </w:rPr>
        <w:t xml:space="preserve"> </w:t>
      </w:r>
      <w:r w:rsidR="00DD422D">
        <w:rPr>
          <w:rFonts w:ascii="David" w:hAnsi="David" w:cs="David"/>
          <w:color w:val="000000"/>
        </w:rPr>
        <w:t xml:space="preserve">for the deployment of </w:t>
      </w:r>
      <w:r w:rsidR="00DD422D" w:rsidRPr="001F6AB8">
        <w:rPr>
          <w:rFonts w:ascii="David" w:hAnsi="David" w:cs="David" w:hint="cs"/>
          <w:color w:val="000000"/>
        </w:rPr>
        <w:t>a stationary network of sensors</w:t>
      </w:r>
      <w:r w:rsidR="00AF6D8C">
        <w:rPr>
          <w:rFonts w:ascii="David" w:hAnsi="David" w:cs="David"/>
          <w:color w:val="000000"/>
        </w:rPr>
        <w:t xml:space="preserve"> (of no specific </w:t>
      </w:r>
      <w:r w:rsidR="0032195B">
        <w:rPr>
          <w:rFonts w:ascii="David" w:hAnsi="David" w:cs="David"/>
          <w:color w:val="000000"/>
        </w:rPr>
        <w:t>type</w:t>
      </w:r>
      <w:r w:rsidR="00AF6D8C">
        <w:rPr>
          <w:rFonts w:ascii="David" w:hAnsi="David" w:cs="David"/>
          <w:color w:val="000000"/>
        </w:rPr>
        <w:t>)</w:t>
      </w:r>
      <w:r w:rsidR="00C02315">
        <w:rPr>
          <w:rFonts w:ascii="David" w:hAnsi="David" w:cs="David"/>
          <w:color w:val="000000"/>
        </w:rPr>
        <w:t xml:space="preserve">, </w:t>
      </w:r>
      <w:r w:rsidR="00505B3C">
        <w:rPr>
          <w:rFonts w:ascii="David" w:hAnsi="David" w:cs="David"/>
          <w:color w:val="000000"/>
        </w:rPr>
        <w:t xml:space="preserve">with </w:t>
      </w:r>
      <w:proofErr w:type="gramStart"/>
      <w:r w:rsidR="00505B3C">
        <w:rPr>
          <w:rFonts w:ascii="David" w:hAnsi="David" w:cs="David"/>
          <w:color w:val="000000"/>
        </w:rPr>
        <w:t xml:space="preserve">the </w:t>
      </w:r>
      <w:r w:rsidR="00505B3C">
        <w:rPr>
          <w:rFonts w:ascii="David" w:hAnsi="David" w:cs="David"/>
          <w:color w:val="000000" w:themeColor="text1"/>
        </w:rPr>
        <w:t>a</w:t>
      </w:r>
      <w:proofErr w:type="gramEnd"/>
      <w:r w:rsidR="00505B3C">
        <w:rPr>
          <w:rFonts w:ascii="David" w:hAnsi="David" w:cs="David"/>
          <w:color w:val="000000" w:themeColor="text1"/>
        </w:rPr>
        <w:t xml:space="preserve"> correct estimation of source parameters and</w:t>
      </w:r>
    </w:p>
    <w:p w14:paraId="000C929D" w14:textId="77777777" w:rsidR="00505B3C" w:rsidRDefault="00505B3C" w:rsidP="004B6BE5">
      <w:pPr>
        <w:spacing w:line="360" w:lineRule="auto"/>
        <w:ind w:right="-2" w:firstLine="720"/>
        <w:jc w:val="both"/>
        <w:rPr>
          <w:rFonts w:ascii="David" w:hAnsi="David" w:cs="David"/>
          <w:color w:val="000000"/>
        </w:rPr>
      </w:pPr>
    </w:p>
    <w:p w14:paraId="34E27FF8" w14:textId="701C12DD" w:rsidR="00C036E1" w:rsidRDefault="00CE7625" w:rsidP="004B6BE5">
      <w:pPr>
        <w:spacing w:line="360" w:lineRule="auto"/>
        <w:ind w:right="-2" w:firstLine="720"/>
        <w:jc w:val="both"/>
        <w:rPr>
          <w:rFonts w:ascii="David" w:hAnsi="David" w:cs="David"/>
        </w:rPr>
      </w:pPr>
      <w:r w:rsidRPr="001F6AB8">
        <w:rPr>
          <w:rFonts w:ascii="David" w:hAnsi="David" w:cs="David" w:hint="cs"/>
          <w:color w:val="000000"/>
        </w:rPr>
        <w:t xml:space="preserve">that can serve stakeholders when either planning the positioning of </w:t>
      </w:r>
      <w:r w:rsidR="0093075C">
        <w:rPr>
          <w:rFonts w:ascii="David" w:hAnsi="David" w:cs="David"/>
          <w:color w:val="000000"/>
        </w:rPr>
        <w:t>such network</w:t>
      </w:r>
      <w:r w:rsidRPr="001F6AB8">
        <w:rPr>
          <w:rFonts w:ascii="David" w:hAnsi="David" w:cs="David" w:hint="cs"/>
          <w:color w:val="000000"/>
        </w:rPr>
        <w:t xml:space="preserve"> or planning a span of sensors during a routine sampling task. It </w:t>
      </w:r>
      <w:r w:rsidR="009B6CE7" w:rsidRPr="001F6AB8">
        <w:rPr>
          <w:rFonts w:ascii="David" w:hAnsi="David" w:cs="David" w:hint="cs"/>
          <w:color w:val="000000"/>
        </w:rPr>
        <w:t xml:space="preserve">is based on </w:t>
      </w:r>
      <w:r w:rsidR="000025C2">
        <w:rPr>
          <w:rFonts w:ascii="David" w:hAnsi="David" w:cs="David"/>
          <w:color w:val="000000"/>
        </w:rPr>
        <w:t xml:space="preserve">statistics of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D3F70">
        <w:rPr>
          <w:rFonts w:ascii="David" w:hAnsi="David" w:cs="David"/>
          <w:color w:val="000000"/>
        </w:rPr>
        <w:t>uses</w:t>
      </w:r>
      <w:r w:rsidR="00A85806" w:rsidRPr="001F6AB8">
        <w:rPr>
          <w:rFonts w:ascii="David" w:hAnsi="David" w:cs="David" w:hint="cs"/>
          <w:color w:val="000000"/>
        </w:rPr>
        <w:t xml:space="preserve"> </w:t>
      </w:r>
      <w:r w:rsidR="003D3F70">
        <w:rPr>
          <w:rFonts w:ascii="David" w:hAnsi="David" w:cs="David"/>
          <w:color w:val="000000"/>
        </w:rPr>
        <w:t xml:space="preserve">as an objective 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75316D">
        <w:rPr>
          <w:rFonts w:ascii="David" w:hAnsi="David" w:cs="David"/>
          <w:color w:val="000000"/>
        </w:rPr>
        <w:t xml:space="preserve"> of sources</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p>
    <w:p w14:paraId="2FBE1EA5" w14:textId="77777777" w:rsidR="003D3F70" w:rsidRPr="001F6AB8" w:rsidRDefault="003D3F70" w:rsidP="004B6BE5">
      <w:pPr>
        <w:spacing w:line="360" w:lineRule="auto"/>
        <w:ind w:right="-2" w:firstLine="720"/>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5BB779FC" w:rsidR="0068115F" w:rsidRDefault="004A571E" w:rsidP="004A571E">
      <w:pPr>
        <w:bidi/>
        <w:spacing w:line="276" w:lineRule="auto"/>
        <w:jc w:val="both"/>
        <w:rPr>
          <w:rFonts w:ascii="David" w:hAnsi="David" w:cs="David"/>
          <w:sz w:val="22"/>
          <w:szCs w:val="22"/>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4274007E" w14:textId="77777777" w:rsidR="008948D3" w:rsidRPr="00CD6812" w:rsidRDefault="008948D3" w:rsidP="00CD6812">
      <w:pPr>
        <w:spacing w:line="360" w:lineRule="auto"/>
        <w:ind w:right="-2"/>
        <w:rPr>
          <w:rFonts w:ascii="David" w:hAnsi="David" w:cs="David"/>
          <w:color w:val="000000" w:themeColor="text1"/>
        </w:rPr>
      </w:pPr>
      <w:r w:rsidRPr="00CD6812">
        <w:rPr>
          <w:rFonts w:ascii="David" w:hAnsi="David" w:cs="David"/>
          <w:color w:val="000000" w:themeColor="text1"/>
        </w:rPr>
        <w:t>conduct a set of simulations to derive engineering insights for effective deployments of air pollution sensors.</w:t>
      </w:r>
    </w:p>
    <w:p w14:paraId="28CFAEDC" w14:textId="77777777" w:rsidR="008948D3" w:rsidRPr="008948D3" w:rsidRDefault="008948D3" w:rsidP="008948D3">
      <w:pPr>
        <w:bidi/>
        <w:spacing w:line="276" w:lineRule="auto"/>
        <w:jc w:val="both"/>
        <w:rPr>
          <w:rFonts w:ascii="David" w:hAnsi="David" w:cs="David"/>
          <w:sz w:val="21"/>
          <w:szCs w:val="21"/>
        </w:rPr>
      </w:pP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3A828C3B" w14:textId="50966208" w:rsidR="001528E3" w:rsidRDefault="004A571E" w:rsidP="001B6118">
      <w:pPr>
        <w:bidi/>
        <w:spacing w:line="360" w:lineRule="auto"/>
        <w:ind w:right="-2"/>
        <w:jc w:val="both"/>
        <w:rPr>
          <w:rFonts w:ascii="David" w:hAnsi="David" w:cs="David"/>
          <w:sz w:val="22"/>
          <w:szCs w:val="22"/>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5F3722DC" w14:textId="77777777" w:rsidR="00B1049F" w:rsidRDefault="004916A8" w:rsidP="001915E1">
      <w:pPr>
        <w:spacing w:line="360" w:lineRule="auto"/>
        <w:ind w:right="-2"/>
        <w:jc w:val="both"/>
        <w:rPr>
          <w:rFonts w:ascii="Calibri" w:hAnsi="Calibri" w:cs="Calibri"/>
          <w:sz w:val="22"/>
          <w:szCs w:val="22"/>
        </w:rPr>
      </w:pPr>
      <w:r w:rsidRPr="004916A8">
        <w:rPr>
          <w:rFonts w:ascii="Calibri" w:hAnsi="Calibri" w:cs="Calibri"/>
          <w:sz w:val="22"/>
          <w:szCs w:val="22"/>
        </w:rPr>
        <w:t>﻿</w:t>
      </w:r>
    </w:p>
    <w:p w14:paraId="343BC026" w14:textId="595FF232" w:rsidR="004916A8" w:rsidRPr="00DC724F" w:rsidRDefault="00893A24" w:rsidP="001915E1">
      <w:pPr>
        <w:spacing w:line="360" w:lineRule="auto"/>
        <w:ind w:right="-2"/>
        <w:jc w:val="both"/>
        <w:rPr>
          <w:rFonts w:ascii="David" w:hAnsi="David" w:cs="David"/>
          <w:color w:val="000000" w:themeColor="text1"/>
          <w:rtl/>
        </w:rPr>
      </w:pPr>
      <w:r w:rsidRPr="00CD6812">
        <w:rPr>
          <w:rFonts w:ascii="David" w:hAnsi="David" w:cs="David"/>
          <w:color w:val="000000" w:themeColor="text1"/>
        </w:rPr>
        <w:t>to</w:t>
      </w:r>
      <w:r w:rsidR="004916A8" w:rsidRPr="00CD6812">
        <w:rPr>
          <w:rFonts w:ascii="David" w:hAnsi="David" w:cs="David"/>
          <w:color w:val="000000" w:themeColor="text1"/>
        </w:rPr>
        <w:t xml:space="preserve"> design </w:t>
      </w:r>
      <w:r w:rsidR="004916A8" w:rsidRPr="00CD6812">
        <w:rPr>
          <w:rFonts w:ascii="David" w:hAnsi="David" w:cs="David"/>
          <w:color w:val="000000" w:themeColor="text1"/>
        </w:rPr>
        <w:t>an optimization</w:t>
      </w:r>
      <w:r w:rsidR="004916A8" w:rsidRPr="00CD6812">
        <w:rPr>
          <w:rFonts w:ascii="David" w:hAnsi="David" w:cs="David"/>
          <w:color w:val="000000" w:themeColor="text1"/>
        </w:rPr>
        <w:t xml:space="preserve"> model that compute</w:t>
      </w:r>
      <w:r w:rsidR="001915E1" w:rsidRPr="00CD6812">
        <w:rPr>
          <w:rFonts w:ascii="David" w:hAnsi="David" w:cs="David"/>
          <w:color w:val="000000" w:themeColor="text1"/>
        </w:rPr>
        <w:t>s</w:t>
      </w:r>
      <w:r w:rsidR="004916A8" w:rsidRPr="00CD6812">
        <w:rPr>
          <w:rFonts w:ascii="David" w:hAnsi="David" w:cs="David"/>
          <w:color w:val="000000" w:themeColor="text1"/>
        </w:rPr>
        <w:t xml:space="preserve"> sensor deployments</w:t>
      </w:r>
      <w:r w:rsidR="001915E1" w:rsidRPr="00CD6812">
        <w:rPr>
          <w:rFonts w:ascii="David" w:hAnsi="David" w:cs="David"/>
          <w:color w:val="000000" w:themeColor="text1"/>
        </w:rPr>
        <w:t xml:space="preserve"> which captures the </w:t>
      </w:r>
      <w:r w:rsidR="004916A8" w:rsidRPr="00CD6812">
        <w:rPr>
          <w:rFonts w:ascii="David" w:hAnsi="David" w:cs="David"/>
          <w:color w:val="000000" w:themeColor="text1"/>
        </w:rPr>
        <w:t xml:space="preserve">coverage of pollution under time-varying weather conditions </w:t>
      </w:r>
      <w:r w:rsidR="00304C00" w:rsidRPr="00CD6812">
        <w:rPr>
          <w:rFonts w:ascii="David" w:hAnsi="David" w:cs="David"/>
          <w:color w:val="000000" w:themeColor="text1"/>
        </w:rPr>
        <w:t>and time-varying</w:t>
      </w:r>
      <w:r w:rsidR="00304C00" w:rsidRPr="00DC724F">
        <w:rPr>
          <w:rFonts w:ascii="David" w:hAnsi="David" w:cs="David"/>
          <w:color w:val="000000" w:themeColor="text1"/>
        </w:rPr>
        <w:t xml:space="preserve"> </w:t>
      </w:r>
      <w:r w:rsidR="00FA718F" w:rsidRPr="00DC724F">
        <w:rPr>
          <w:rFonts w:ascii="David" w:hAnsi="David" w:cs="David"/>
          <w:color w:val="000000" w:themeColor="text1"/>
        </w:rPr>
        <w:t xml:space="preserve">emission rates </w:t>
      </w:r>
    </w:p>
    <w:p w14:paraId="1A78F906" w14:textId="2DF60AC3" w:rsidR="003E7D2E" w:rsidRDefault="003E7D2E" w:rsidP="003E7D2E">
      <w:pPr>
        <w:bidi/>
        <w:spacing w:line="360" w:lineRule="auto"/>
        <w:ind w:right="-2"/>
        <w:jc w:val="both"/>
        <w:rPr>
          <w:rFonts w:ascii="David" w:hAnsi="David" w:cs="David"/>
          <w:sz w:val="22"/>
          <w:szCs w:val="22"/>
          <w:rtl/>
        </w:rPr>
      </w:pPr>
    </w:p>
    <w:p w14:paraId="632E06C6" w14:textId="5A313DB6" w:rsidR="00AE4B12" w:rsidRDefault="003E7D2E" w:rsidP="00E46076">
      <w:pPr>
        <w:spacing w:line="360" w:lineRule="auto"/>
        <w:ind w:right="-2"/>
        <w:jc w:val="both"/>
        <w:rPr>
          <w:rFonts w:ascii="David" w:hAnsi="David" w:cs="David"/>
          <w:b/>
          <w:bCs/>
          <w:color w:val="FF0000"/>
          <w:sz w:val="28"/>
          <w:szCs w:val="28"/>
        </w:rPr>
      </w:pPr>
      <w:r w:rsidRPr="00611E08">
        <w:rPr>
          <w:rFonts w:ascii="David" w:hAnsi="David" w:cs="David" w:hint="cs"/>
          <w:b/>
          <w:bCs/>
          <w:color w:val="FF0000"/>
        </w:rPr>
        <w:t xml:space="preserve">Research </w:t>
      </w:r>
      <w:r w:rsidRPr="00611E08">
        <w:rPr>
          <w:rFonts w:ascii="David" w:hAnsi="David" w:cs="David"/>
          <w:b/>
          <w:bCs/>
          <w:color w:val="FF0000"/>
        </w:rPr>
        <w:t xml:space="preserve">plan </w:t>
      </w:r>
      <w:r w:rsidRPr="00611E08">
        <w:rPr>
          <w:rFonts w:ascii="David" w:hAnsi="David" w:cs="David"/>
          <w:b/>
          <w:bCs/>
          <w:color w:val="FF0000"/>
          <w:sz w:val="28"/>
          <w:szCs w:val="28"/>
        </w:rPr>
        <w:t>(not here)</w:t>
      </w:r>
      <w:r w:rsidRPr="00611E08">
        <w:rPr>
          <w:rFonts w:ascii="David" w:hAnsi="David" w:cs="David" w:hint="cs"/>
          <w:b/>
          <w:bCs/>
          <w:color w:val="FF0000"/>
          <w:sz w:val="28"/>
          <w:szCs w:val="28"/>
          <w:rtl/>
        </w:rPr>
        <w:t xml:space="preserve"> </w:t>
      </w:r>
    </w:p>
    <w:p w14:paraId="283B0729" w14:textId="78C890C0" w:rsidR="0082266A" w:rsidRPr="008948D3" w:rsidRDefault="008948D3" w:rsidP="008948D3">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w:t>
      </w:r>
      <w:r w:rsidR="00EA575D">
        <w:rPr>
          <w:rFonts w:ascii="David" w:hAnsi="David" w:cs="David"/>
          <w:color w:val="000000" w:themeColor="text1"/>
        </w:rPr>
        <w:t xml:space="preserve">changing </w:t>
      </w:r>
      <w:r w:rsidR="00216316">
        <w:rPr>
          <w:rFonts w:ascii="David" w:hAnsi="David" w:cs="David"/>
          <w:color w:val="000000" w:themeColor="text1"/>
        </w:rPr>
        <w:t xml:space="preserve">sources </w:t>
      </w:r>
      <w:r w:rsidR="00EA575D">
        <w:rPr>
          <w:rFonts w:ascii="David" w:hAnsi="David" w:cs="David"/>
          <w:color w:val="000000" w:themeColor="text1"/>
        </w:rPr>
        <w:t xml:space="preserve">– either as </w:t>
      </w:r>
      <w:r w:rsidR="001C2911">
        <w:rPr>
          <w:rFonts w:ascii="David" w:hAnsi="David" w:cs="David"/>
          <w:color w:val="000000" w:themeColor="text1"/>
        </w:rPr>
        <w:t xml:space="preserve">a </w:t>
      </w:r>
      <w:r w:rsidR="00EA575D">
        <w:rPr>
          <w:rFonts w:ascii="David" w:hAnsi="David" w:cs="David"/>
          <w:color w:val="000000" w:themeColor="text1"/>
        </w:rPr>
        <w:t>constrain</w:t>
      </w:r>
      <w:r w:rsidR="001C2911">
        <w:rPr>
          <w:rFonts w:ascii="David" w:hAnsi="David" w:cs="David"/>
          <w:color w:val="000000" w:themeColor="text1"/>
        </w:rPr>
        <w:t>t</w:t>
      </w:r>
      <w:r w:rsidR="00EA575D">
        <w:rPr>
          <w:rFonts w:ascii="David" w:hAnsi="David" w:cs="David"/>
          <w:color w:val="000000" w:themeColor="text1"/>
        </w:rPr>
        <w:t xml:space="preserve"> (must solve the STE problem) or </w:t>
      </w:r>
      <w:r w:rsidR="00EC1DF9">
        <w:rPr>
          <w:rFonts w:ascii="David" w:hAnsi="David" w:cs="David"/>
          <w:color w:val="000000" w:themeColor="text1"/>
        </w:rPr>
        <w:t xml:space="preserve">as an objective – find </w:t>
      </w:r>
      <w:r w:rsidR="00D36A9C">
        <w:rPr>
          <w:rFonts w:ascii="David" w:hAnsi="David" w:cs="David"/>
          <w:color w:val="000000" w:themeColor="text1"/>
        </w:rPr>
        <w:t xml:space="preserve">most scenarios (out of different combinations of the 5 sources) of deviation from emission permits. </w:t>
      </w:r>
    </w:p>
    <w:p w14:paraId="3510953E" w14:textId="0FD55908" w:rsidR="00FB0AEF" w:rsidRPr="00FB0AEF" w:rsidRDefault="0082266A" w:rsidP="00FB0AEF">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sensors of different types </w:t>
      </w:r>
      <w:r w:rsidR="00682218" w:rsidRPr="00BE15AF">
        <w:rPr>
          <w:rFonts w:ascii="David" w:hAnsi="David" w:cs="David"/>
          <w:color w:val="000000" w:themeColor="text1"/>
        </w:rPr>
        <w:t xml:space="preserve">(sensitivity and </w:t>
      </w:r>
      <w:r w:rsidR="00EB7F45" w:rsidRPr="00BE15AF">
        <w:rPr>
          <w:rFonts w:ascii="David" w:hAnsi="David" w:cs="David"/>
          <w:color w:val="000000" w:themeColor="text1"/>
        </w:rPr>
        <w:t>dynamic range)</w:t>
      </w:r>
    </w:p>
    <w:p w14:paraId="53079B6D" w14:textId="6BB08CCF" w:rsidR="003E7D2E" w:rsidRDefault="00BE15AF"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Evaluat</w:t>
      </w:r>
      <w:r w:rsidR="00A941A3">
        <w:rPr>
          <w:rFonts w:ascii="David" w:hAnsi="David" w:cs="David"/>
          <w:color w:val="000000" w:themeColor="text1"/>
        </w:rPr>
        <w:t>e</w:t>
      </w:r>
      <w:r w:rsidR="00BD518E">
        <w:rPr>
          <w:rFonts w:ascii="David" w:hAnsi="David" w:cs="David"/>
          <w:color w:val="000000" w:themeColor="text1"/>
        </w:rPr>
        <w:t xml:space="preserve"> the deployment model</w:t>
      </w:r>
      <w:r>
        <w:rPr>
          <w:rFonts w:ascii="David" w:hAnsi="David" w:cs="David"/>
          <w:color w:val="000000" w:themeColor="text1"/>
        </w:rPr>
        <w:t xml:space="preserve"> on</w:t>
      </w:r>
      <w:r w:rsidR="00BD518E">
        <w:rPr>
          <w:rFonts w:ascii="David" w:hAnsi="David" w:cs="David"/>
          <w:color w:val="000000" w:themeColor="text1"/>
        </w:rPr>
        <w:t xml:space="preserve"> a </w:t>
      </w:r>
      <w:r>
        <w:rPr>
          <w:rFonts w:ascii="David" w:hAnsi="David" w:cs="David"/>
          <w:color w:val="000000" w:themeColor="text1"/>
        </w:rPr>
        <w:t>real-</w:t>
      </w:r>
      <w:r w:rsidR="00BD518E">
        <w:rPr>
          <w:rFonts w:ascii="David" w:hAnsi="David" w:cs="David"/>
          <w:color w:val="000000" w:themeColor="text1"/>
        </w:rPr>
        <w:t xml:space="preserve">world </w:t>
      </w:r>
      <w:r>
        <w:rPr>
          <w:rFonts w:ascii="David" w:hAnsi="David" w:cs="David"/>
          <w:color w:val="000000" w:themeColor="text1"/>
        </w:rPr>
        <w:t>data set</w:t>
      </w:r>
    </w:p>
    <w:p w14:paraId="2C3397C0" w14:textId="108D44A1" w:rsidR="0091254E" w:rsidRDefault="006D370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Do something with Chicago database</w:t>
      </w:r>
    </w:p>
    <w:p w14:paraId="1F1B9CFD" w14:textId="77777777" w:rsidR="00BD518E" w:rsidRPr="00BD518E" w:rsidRDefault="00BD518E" w:rsidP="00FB0AEF">
      <w:pPr>
        <w:pStyle w:val="ListParagraph"/>
        <w:spacing w:line="360" w:lineRule="auto"/>
        <w:ind w:right="-2"/>
        <w:jc w:val="both"/>
        <w:rPr>
          <w:rFonts w:ascii="David" w:hAnsi="David" w:cs="David" w:hint="cs"/>
          <w:color w:val="000000" w:themeColor="text1"/>
          <w:rtl/>
        </w:rPr>
      </w:pPr>
    </w:p>
    <w:p w14:paraId="716DE5F1" w14:textId="77777777" w:rsidR="00C32288" w:rsidRDefault="00C32288" w:rsidP="003F702D">
      <w:pPr>
        <w:spacing w:line="360" w:lineRule="auto"/>
        <w:ind w:right="-2"/>
        <w:jc w:val="both"/>
        <w:rPr>
          <w:rFonts w:ascii="David" w:hAnsi="David" w:cs="David"/>
          <w:b/>
          <w:bCs/>
        </w:rPr>
      </w:pPr>
    </w:p>
    <w:p w14:paraId="4E9882AD" w14:textId="77777777" w:rsidR="00C32288" w:rsidRDefault="00C32288" w:rsidP="003F702D">
      <w:pPr>
        <w:spacing w:line="360" w:lineRule="auto"/>
        <w:ind w:right="-2"/>
        <w:jc w:val="both"/>
        <w:rPr>
          <w:rFonts w:ascii="David" w:hAnsi="David" w:cs="David"/>
          <w:b/>
          <w:bCs/>
        </w:rPr>
      </w:pPr>
    </w:p>
    <w:p w14:paraId="05AC8DDD" w14:textId="77777777" w:rsidR="00C32288" w:rsidRDefault="00C32288" w:rsidP="003F702D">
      <w:pPr>
        <w:spacing w:line="360" w:lineRule="auto"/>
        <w:ind w:right="-2"/>
        <w:jc w:val="both"/>
        <w:rPr>
          <w:rFonts w:ascii="David" w:hAnsi="David" w:cs="David"/>
          <w:b/>
          <w:bCs/>
        </w:rPr>
      </w:pPr>
    </w:p>
    <w:p w14:paraId="52ADD4EB" w14:textId="77777777" w:rsidR="00C32288" w:rsidRDefault="00C32288" w:rsidP="003F702D">
      <w:pPr>
        <w:spacing w:line="360" w:lineRule="auto"/>
        <w:ind w:right="-2"/>
        <w:jc w:val="both"/>
        <w:rPr>
          <w:rFonts w:ascii="David" w:hAnsi="David" w:cs="David"/>
          <w:b/>
          <w:bCs/>
        </w:rPr>
      </w:pPr>
    </w:p>
    <w:p w14:paraId="09E56C3C" w14:textId="77777777" w:rsidR="00C32288" w:rsidRDefault="00C32288" w:rsidP="003F702D">
      <w:pPr>
        <w:spacing w:line="360" w:lineRule="auto"/>
        <w:ind w:right="-2"/>
        <w:jc w:val="both"/>
        <w:rPr>
          <w:rFonts w:ascii="David" w:hAnsi="David" w:cs="David"/>
          <w:b/>
          <w:bCs/>
        </w:rPr>
      </w:pPr>
    </w:p>
    <w:p w14:paraId="76BBA49A" w14:textId="77777777" w:rsidR="00C32288" w:rsidRDefault="00C32288" w:rsidP="003F702D">
      <w:pPr>
        <w:spacing w:line="360" w:lineRule="auto"/>
        <w:ind w:right="-2"/>
        <w:jc w:val="both"/>
        <w:rPr>
          <w:rFonts w:ascii="David" w:hAnsi="David" w:cs="David"/>
          <w:b/>
          <w:bCs/>
        </w:rPr>
      </w:pPr>
    </w:p>
    <w:p w14:paraId="5D713E0A" w14:textId="50B62524"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lastRenderedPageBreak/>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בצורה תמציתית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64CE4BF6" w14:textId="6EEF9FAE" w:rsidR="005C53EE" w:rsidRDefault="006316FA" w:rsidP="00C20339">
      <w:pPr>
        <w:spacing w:line="360" w:lineRule="auto"/>
        <w:ind w:right="-2"/>
        <w:jc w:val="both"/>
        <w:rPr>
          <w:rFonts w:ascii="David" w:hAnsi="David" w:cs="David"/>
        </w:rPr>
      </w:pPr>
      <w:r w:rsidRPr="000A6BD1">
        <w:rPr>
          <w:rFonts w:ascii="David" w:hAnsi="David" w:cs="David" w:hint="cs"/>
        </w:rPr>
        <w:t xml:space="preserve">The problem </w:t>
      </w:r>
      <w:r w:rsidR="00D33A99" w:rsidRPr="000A6BD1">
        <w:rPr>
          <w:rFonts w:ascii="David" w:hAnsi="David" w:cs="David" w:hint="cs"/>
        </w:rPr>
        <w:t>of optimal deployment of</w:t>
      </w:r>
      <w:r w:rsidR="00804B3F" w:rsidRPr="000A6BD1">
        <w:rPr>
          <w:rFonts w:ascii="David" w:hAnsi="David" w:cs="David" w:hint="cs"/>
        </w:rPr>
        <w:t xml:space="preserve"> any </w:t>
      </w:r>
      <w:r w:rsidR="007B2D14" w:rsidRPr="000A6BD1">
        <w:rPr>
          <w:rFonts w:ascii="David" w:hAnsi="David" w:cs="David" w:hint="cs"/>
        </w:rPr>
        <w:t xml:space="preserve">type of </w:t>
      </w:r>
      <w:r w:rsidR="000C408C">
        <w:rPr>
          <w:rFonts w:ascii="David" w:hAnsi="David" w:cs="David"/>
        </w:rPr>
        <w:t xml:space="preserve">WDESN </w:t>
      </w:r>
      <w:r w:rsidR="00404209" w:rsidRPr="000A6BD1">
        <w:rPr>
          <w:rFonts w:ascii="David" w:hAnsi="David" w:cs="David" w:hint="cs"/>
        </w:rPr>
        <w:t xml:space="preserve">consists of determining </w:t>
      </w:r>
      <w:r w:rsidR="00877132">
        <w:rPr>
          <w:rFonts w:ascii="David" w:hAnsi="David" w:cs="David"/>
        </w:rPr>
        <w:t>sensors’</w:t>
      </w:r>
      <w:r w:rsidR="00404209" w:rsidRPr="000A6BD1">
        <w:rPr>
          <w:rFonts w:ascii="David" w:hAnsi="David" w:cs="David" w:hint="cs"/>
        </w:rPr>
        <w:t xml:space="preserve"> optimal positions, while ensuring the </w:t>
      </w:r>
      <w:r w:rsidR="00404209" w:rsidRPr="00D4285A">
        <w:rPr>
          <w:rFonts w:ascii="David" w:hAnsi="David" w:cs="David" w:hint="cs"/>
          <w:b/>
          <w:bCs/>
        </w:rPr>
        <w:t>coverage</w:t>
      </w:r>
      <w:r w:rsidR="00404209" w:rsidRPr="000A6BD1">
        <w:rPr>
          <w:rFonts w:ascii="David" w:hAnsi="David" w:cs="David" w:hint="cs"/>
        </w:rPr>
        <w:t xml:space="preserve"> of the deployment field and the </w:t>
      </w:r>
      <w:r w:rsidR="00404209" w:rsidRPr="00D4285A">
        <w:rPr>
          <w:rFonts w:ascii="David" w:hAnsi="David" w:cs="David" w:hint="cs"/>
          <w:b/>
          <w:bCs/>
        </w:rPr>
        <w:t>connectivity</w:t>
      </w:r>
      <w:r w:rsidR="00404209" w:rsidRPr="000A6BD1">
        <w:rPr>
          <w:rFonts w:ascii="David" w:hAnsi="David" w:cs="David" w:hint="cs"/>
        </w:rPr>
        <w:t xml:space="preserve"> of the network</w:t>
      </w:r>
      <w:r w:rsidR="00AF26F5" w:rsidRPr="000A6BD1">
        <w:rPr>
          <w:rFonts w:ascii="David" w:hAnsi="David" w:cs="David" w:hint="cs"/>
        </w:rPr>
        <w:t xml:space="preserve"> </w:t>
      </w:r>
      <w:r w:rsidR="00FA79C2" w:rsidRPr="000A6BD1">
        <w:rPr>
          <w:rFonts w:ascii="David" w:hAnsi="David" w:cs="David" w:hint="cs"/>
        </w:rPr>
        <w:fldChar w:fldCharType="begin" w:fldLock="1"/>
      </w:r>
      <w:r w:rsidR="003178D9" w:rsidRPr="000A6BD1">
        <w:rPr>
          <w:rFonts w:ascii="David" w:hAnsi="David" w:cs="David" w:hint="cs"/>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1]","plainTextFormattedCitation":"[11]","previouslyFormattedCitation":"[11]"},"properties":{"noteIndex":0},"schema":"https://github.com/citation-style-language/schema/raw/master/csl-citation.json"}</w:instrText>
      </w:r>
      <w:r w:rsidR="00FA79C2" w:rsidRPr="000A6BD1">
        <w:rPr>
          <w:rFonts w:ascii="David" w:hAnsi="David" w:cs="David" w:hint="cs"/>
        </w:rPr>
        <w:fldChar w:fldCharType="separate"/>
      </w:r>
      <w:r w:rsidR="00F322EC" w:rsidRPr="000A6BD1">
        <w:rPr>
          <w:rFonts w:ascii="David" w:hAnsi="David" w:cs="David" w:hint="cs"/>
          <w:noProof/>
        </w:rPr>
        <w:t>[11]</w:t>
      </w:r>
      <w:r w:rsidR="00FA79C2" w:rsidRPr="000A6BD1">
        <w:rPr>
          <w:rFonts w:ascii="David" w:hAnsi="David" w:cs="David" w:hint="cs"/>
        </w:rPr>
        <w:fldChar w:fldCharType="end"/>
      </w:r>
      <w:r w:rsidR="00AF26F5" w:rsidRPr="000A6BD1">
        <w:rPr>
          <w:rFonts w:ascii="David" w:hAnsi="David" w:cs="David" w:hint="cs"/>
        </w:rPr>
        <w:t xml:space="preserve">. </w:t>
      </w:r>
      <w:r w:rsidR="00912A2E" w:rsidRPr="000A6BD1">
        <w:rPr>
          <w:rFonts w:ascii="Calibri" w:hAnsi="Calibri" w:cs="Calibri"/>
        </w:rPr>
        <w:t>﻿</w:t>
      </w:r>
      <w:r w:rsidR="00912A2E" w:rsidRPr="000A6BD1">
        <w:rPr>
          <w:rFonts w:ascii="David" w:hAnsi="David" w:cs="David" w:hint="cs"/>
        </w:rPr>
        <w:t xml:space="preserve">By optimizing coverage, the deployment strategy would guarantee that </w:t>
      </w:r>
      <w:r w:rsidR="00893347" w:rsidRPr="000A6BD1">
        <w:rPr>
          <w:rFonts w:ascii="David" w:hAnsi="David" w:cs="David" w:hint="cs"/>
        </w:rPr>
        <w:t>the</w:t>
      </w:r>
      <w:r w:rsidR="00912A2E" w:rsidRPr="000A6BD1">
        <w:rPr>
          <w:rFonts w:ascii="David" w:hAnsi="David" w:cs="David" w:hint="cs"/>
        </w:rPr>
        <w:t xml:space="preserve"> area </w:t>
      </w:r>
      <w:r w:rsidR="000D6C3A" w:rsidRPr="000A6BD1">
        <w:rPr>
          <w:rFonts w:ascii="David" w:hAnsi="David" w:cs="David" w:hint="cs"/>
        </w:rPr>
        <w:t>of</w:t>
      </w:r>
      <w:r w:rsidR="00912A2E" w:rsidRPr="000A6BD1">
        <w:rPr>
          <w:rFonts w:ascii="David" w:hAnsi="David" w:cs="David" w:hint="cs"/>
        </w:rPr>
        <w:t xml:space="preserve"> the sensing field is covered by sensors</w:t>
      </w:r>
      <w:r w:rsidR="00893347" w:rsidRPr="000A6BD1">
        <w:rPr>
          <w:rFonts w:ascii="David" w:hAnsi="David" w:cs="David" w:hint="cs"/>
        </w:rPr>
        <w:t xml:space="preserve"> optimally</w:t>
      </w:r>
      <w:r w:rsidR="00912A2E" w:rsidRPr="000A6BD1">
        <w:rPr>
          <w:rFonts w:ascii="David" w:hAnsi="David" w:cs="David" w:hint="cs"/>
        </w:rPr>
        <w:t>, as required by the underlying application. By ensuring that the network is connected, it is also ensured that the sensed information is transmitted to other nodes and possibly to a centralized base</w:t>
      </w:r>
      <w:r w:rsidR="007A0BF3" w:rsidRPr="000A6BD1">
        <w:rPr>
          <w:rFonts w:ascii="David" w:hAnsi="David" w:cs="David" w:hint="cs"/>
        </w:rPr>
        <w:t>-</w:t>
      </w:r>
      <w:r w:rsidR="00912A2E" w:rsidRPr="000A6BD1">
        <w:rPr>
          <w:rFonts w:ascii="David" w:hAnsi="David" w:cs="David" w:hint="cs"/>
        </w:rPr>
        <w:t xml:space="preserve">station that can make </w:t>
      </w:r>
      <w:r w:rsidR="000D6C3A" w:rsidRPr="000A6BD1">
        <w:rPr>
          <w:rFonts w:ascii="David" w:hAnsi="David" w:cs="David" w:hint="cs"/>
        </w:rPr>
        <w:t xml:space="preserve">some </w:t>
      </w:r>
      <w:r w:rsidR="00912A2E" w:rsidRPr="000A6BD1">
        <w:rPr>
          <w:rFonts w:ascii="David" w:hAnsi="David" w:cs="David" w:hint="cs"/>
        </w:rPr>
        <w:t>valuable decision</w:t>
      </w:r>
      <w:r w:rsidR="00EA6439" w:rsidRPr="000A6BD1">
        <w:rPr>
          <w:rFonts w:ascii="David" w:hAnsi="David" w:cs="David" w:hint="cs"/>
        </w:rPr>
        <w:t xml:space="preserve"> </w:t>
      </w:r>
      <w:r w:rsidR="00EA6439" w:rsidRPr="00DC4FB7">
        <w:rPr>
          <w:rFonts w:ascii="David" w:hAnsi="David" w:cs="David" w:hint="cs"/>
        </w:rPr>
        <w:fldChar w:fldCharType="begin" w:fldLock="1"/>
      </w:r>
      <w:r w:rsidR="003178D9" w:rsidRPr="00DC4FB7">
        <w:rPr>
          <w:rFonts w:ascii="David" w:hAnsi="David" w:cs="David" w:hint="cs"/>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2]","plainTextFormattedCitation":"[12]","previouslyFormattedCitation":"[12]"},"properties":{"noteIndex":0},"schema":"https://github.com/citation-style-language/schema/raw/master/csl-citation.json"}</w:instrText>
      </w:r>
      <w:r w:rsidR="00EA6439" w:rsidRPr="00DC4FB7">
        <w:rPr>
          <w:rFonts w:ascii="David" w:hAnsi="David" w:cs="David" w:hint="cs"/>
        </w:rPr>
        <w:fldChar w:fldCharType="separate"/>
      </w:r>
      <w:r w:rsidR="00F322EC" w:rsidRPr="00DC4FB7">
        <w:rPr>
          <w:rFonts w:ascii="David" w:hAnsi="David" w:cs="David" w:hint="cs"/>
          <w:noProof/>
        </w:rPr>
        <w:t>[12]</w:t>
      </w:r>
      <w:r w:rsidR="00EA6439" w:rsidRPr="00DC4FB7">
        <w:rPr>
          <w:rFonts w:ascii="David" w:hAnsi="David" w:cs="David" w:hint="cs"/>
        </w:rPr>
        <w:fldChar w:fldCharType="end"/>
      </w:r>
      <w:r w:rsidR="00EA6439" w:rsidRPr="00DC4FB7">
        <w:rPr>
          <w:rFonts w:ascii="David" w:hAnsi="David" w:cs="David" w:hint="cs"/>
        </w:rPr>
        <w:t xml:space="preserve">. </w:t>
      </w:r>
      <w:r w:rsidR="00DC4FB7" w:rsidRPr="00DC4FB7">
        <w:rPr>
          <w:rFonts w:ascii="Calibri" w:hAnsi="Calibri" w:cs="Calibri"/>
        </w:rPr>
        <w:t>﻿</w:t>
      </w:r>
      <w:r w:rsidR="00DC4FB7" w:rsidRPr="00DC4FB7">
        <w:rPr>
          <w:rFonts w:ascii="David" w:hAnsi="David" w:cs="David" w:hint="cs"/>
        </w:rPr>
        <w:t>Zhang and Liu</w:t>
      </w:r>
      <w:r w:rsidR="00DC4FB7">
        <w:rPr>
          <w:rFonts w:ascii="David" w:hAnsi="David" w:cs="David"/>
        </w:rPr>
        <w:t xml:space="preserve"> </w:t>
      </w:r>
      <w:r w:rsidR="004979CC">
        <w:rPr>
          <w:rFonts w:ascii="David" w:hAnsi="David" w:cs="David"/>
        </w:rPr>
        <w:fldChar w:fldCharType="begin" w:fldLock="1"/>
      </w:r>
      <w:r w:rsidR="004979CC">
        <w:rPr>
          <w:rFonts w:ascii="David" w:hAnsi="David"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3]","plainTextFormattedCitation":"[13]"},"properties":{"noteIndex":0},"schema":"https://github.com/citation-style-language/schema/raw/master/csl-citation.json"}</w:instrText>
      </w:r>
      <w:r w:rsidR="004979CC">
        <w:rPr>
          <w:rFonts w:ascii="David" w:hAnsi="David" w:cs="David"/>
        </w:rPr>
        <w:fldChar w:fldCharType="separate"/>
      </w:r>
      <w:r w:rsidR="004979CC" w:rsidRPr="004979CC">
        <w:rPr>
          <w:rFonts w:ascii="David" w:hAnsi="David" w:cs="David"/>
          <w:noProof/>
        </w:rPr>
        <w:t>[13]</w:t>
      </w:r>
      <w:r w:rsidR="004979CC">
        <w:rPr>
          <w:rFonts w:ascii="David" w:hAnsi="David" w:cs="David"/>
        </w:rPr>
        <w:fldChar w:fldCharType="end"/>
      </w:r>
      <w:r w:rsidR="004979CC">
        <w:rPr>
          <w:rFonts w:ascii="David" w:hAnsi="David" w:cs="David"/>
        </w:rPr>
        <w:t xml:space="preserve"> </w:t>
      </w:r>
      <w:r w:rsidR="00CC497B">
        <w:rPr>
          <w:rFonts w:ascii="David" w:hAnsi="David" w:cs="David"/>
        </w:rPr>
        <w:t>added to</w:t>
      </w:r>
      <w:r w:rsidR="00452CB5">
        <w:rPr>
          <w:rFonts w:ascii="David" w:hAnsi="David" w:cs="David"/>
        </w:rPr>
        <w:t xml:space="preserve"> the</w:t>
      </w:r>
      <w:r w:rsidR="00AC42DC">
        <w:rPr>
          <w:rFonts w:ascii="David" w:hAnsi="David" w:cs="David"/>
        </w:rPr>
        <w:t>se</w:t>
      </w:r>
      <w:r w:rsidR="00452CB5">
        <w:rPr>
          <w:rFonts w:ascii="David" w:hAnsi="David" w:cs="David"/>
        </w:rPr>
        <w:t xml:space="preserve"> challenges prolong</w:t>
      </w:r>
      <w:r w:rsidR="004E1A3A">
        <w:rPr>
          <w:rFonts w:ascii="David" w:hAnsi="David" w:cs="David"/>
        </w:rPr>
        <w:t>ing</w:t>
      </w:r>
      <w:r w:rsidR="00452CB5">
        <w:rPr>
          <w:rFonts w:ascii="David" w:hAnsi="David" w:cs="David"/>
        </w:rPr>
        <w:t xml:space="preserve"> the network lifetime, balanc</w:t>
      </w:r>
      <w:r w:rsidR="004E1A3A">
        <w:rPr>
          <w:rFonts w:ascii="David" w:hAnsi="David" w:cs="David"/>
        </w:rPr>
        <w:t>ing</w:t>
      </w:r>
      <w:r w:rsidR="00452CB5">
        <w:rPr>
          <w:rFonts w:ascii="David" w:hAnsi="David" w:cs="David"/>
        </w:rPr>
        <w:t xml:space="preserve"> the load</w:t>
      </w:r>
      <w:r w:rsidR="00B955EB">
        <w:rPr>
          <w:rFonts w:ascii="David" w:hAnsi="David" w:cs="David"/>
        </w:rPr>
        <w:t xml:space="preserve"> to save energy</w:t>
      </w:r>
      <w:r w:rsidR="00452CB5">
        <w:rPr>
          <w:rFonts w:ascii="David" w:hAnsi="David" w:cs="David"/>
        </w:rPr>
        <w:t xml:space="preserve"> and improv</w:t>
      </w:r>
      <w:r w:rsidR="00B12632">
        <w:rPr>
          <w:rFonts w:ascii="David" w:hAnsi="David" w:cs="David"/>
        </w:rPr>
        <w:t>ing</w:t>
      </w:r>
      <w:r w:rsidR="00452CB5">
        <w:rPr>
          <w:rFonts w:ascii="David" w:hAnsi="David" w:cs="David"/>
        </w:rPr>
        <w:t xml:space="preserve"> the accuracy of the </w:t>
      </w:r>
      <w:r w:rsidR="00F915E0">
        <w:rPr>
          <w:rFonts w:ascii="David" w:hAnsi="David" w:cs="David"/>
        </w:rPr>
        <w:t>transmitted</w:t>
      </w:r>
      <w:r w:rsidR="00F915E0">
        <w:rPr>
          <w:rFonts w:ascii="David" w:hAnsi="David" w:cs="David"/>
        </w:rPr>
        <w:t xml:space="preserve"> </w:t>
      </w:r>
      <w:r w:rsidR="00452CB5">
        <w:rPr>
          <w:rFonts w:ascii="David" w:hAnsi="David" w:cs="David"/>
        </w:rPr>
        <w:t>data</w:t>
      </w:r>
      <w:r w:rsidR="00DC57A5">
        <w:rPr>
          <w:rFonts w:ascii="David" w:hAnsi="David" w:cs="David"/>
        </w:rPr>
        <w:t xml:space="preserve">. </w:t>
      </w:r>
      <w:r w:rsidR="00B82347">
        <w:rPr>
          <w:rFonts w:ascii="David" w:hAnsi="David" w:cs="David"/>
        </w:rPr>
        <w:t>Nevertheless, challenges</w:t>
      </w:r>
      <w:r w:rsidR="003D5950">
        <w:rPr>
          <w:rFonts w:ascii="David" w:hAnsi="David" w:cs="David"/>
        </w:rPr>
        <w:t xml:space="preserve"> can be </w:t>
      </w:r>
      <w:r w:rsidR="002300AE">
        <w:rPr>
          <w:rFonts w:ascii="David" w:hAnsi="David" w:cs="David"/>
        </w:rPr>
        <w:t xml:space="preserve">reduced to </w:t>
      </w:r>
      <w:r w:rsidR="002300AE" w:rsidRPr="00B75EE8">
        <w:rPr>
          <w:rFonts w:ascii="David" w:hAnsi="David" w:cs="David"/>
          <w:b/>
          <w:bCs/>
        </w:rPr>
        <w:t xml:space="preserve">coverage </w:t>
      </w:r>
      <w:r w:rsidR="000C6F53" w:rsidRPr="00B75EE8">
        <w:rPr>
          <w:rFonts w:ascii="David" w:hAnsi="David" w:cs="David"/>
          <w:b/>
          <w:bCs/>
        </w:rPr>
        <w:t>area</w:t>
      </w:r>
      <w:r w:rsidR="000C6F53">
        <w:rPr>
          <w:rFonts w:ascii="David" w:hAnsi="David" w:cs="David"/>
        </w:rPr>
        <w:t xml:space="preserve"> </w:t>
      </w:r>
      <w:r w:rsidR="00625477">
        <w:rPr>
          <w:rFonts w:ascii="David" w:hAnsi="David" w:cs="David"/>
        </w:rPr>
        <w:t xml:space="preserve">and </w:t>
      </w:r>
      <w:r w:rsidR="00625477" w:rsidRPr="00B75EE8">
        <w:rPr>
          <w:rFonts w:ascii="David" w:hAnsi="David" w:cs="David"/>
          <w:b/>
          <w:bCs/>
        </w:rPr>
        <w:t>data accuracy</w:t>
      </w:r>
      <w:r w:rsidR="00625477">
        <w:rPr>
          <w:rFonts w:ascii="David" w:hAnsi="David" w:cs="David"/>
        </w:rPr>
        <w:t xml:space="preserve"> only, </w:t>
      </w:r>
      <w:r w:rsidR="00C20339">
        <w:rPr>
          <w:rFonts w:ascii="David" w:hAnsi="David" w:cs="David"/>
        </w:rPr>
        <w:t>s</w:t>
      </w:r>
      <w:r w:rsidR="00BA5D61">
        <w:rPr>
          <w:rFonts w:ascii="David" w:hAnsi="David" w:cs="David"/>
        </w:rPr>
        <w:t xml:space="preserve">ince most </w:t>
      </w:r>
      <w:r w:rsidR="00610A52" w:rsidRPr="00610A52">
        <w:rPr>
          <w:rFonts w:ascii="David" w:hAnsi="David" w:cs="David"/>
        </w:rPr>
        <w:t xml:space="preserve">MSUs in use </w:t>
      </w:r>
      <w:r w:rsidR="00BA5D61">
        <w:rPr>
          <w:rFonts w:ascii="David" w:hAnsi="David" w:cs="David"/>
        </w:rPr>
        <w:t>today</w:t>
      </w:r>
      <w:r w:rsidR="00610A52" w:rsidRPr="00610A52">
        <w:rPr>
          <w:rFonts w:ascii="David" w:hAnsi="David" w:cs="David"/>
        </w:rPr>
        <w:t xml:space="preserve"> are independent units</w:t>
      </w:r>
      <w:r w:rsidR="00636F82">
        <w:rPr>
          <w:rFonts w:ascii="David" w:hAnsi="David" w:cs="David"/>
        </w:rPr>
        <w:t xml:space="preserve"> which</w:t>
      </w:r>
      <w:r w:rsidR="00610A52" w:rsidRPr="00610A52">
        <w:rPr>
          <w:rFonts w:ascii="David" w:hAnsi="David" w:cs="David"/>
        </w:rPr>
        <w:t xml:space="preserve"> transmit data directly to a centralized computer</w:t>
      </w:r>
      <w:r w:rsidR="00636F82">
        <w:rPr>
          <w:rFonts w:ascii="David" w:hAnsi="David" w:cs="David"/>
        </w:rPr>
        <w:t xml:space="preserve"> </w:t>
      </w:r>
      <w:r w:rsidR="00636F82">
        <w:rPr>
          <w:rFonts w:ascii="David" w:hAnsi="David" w:cs="David"/>
        </w:rPr>
        <w:fldChar w:fldCharType="begin" w:fldLock="1"/>
      </w:r>
      <w:r w:rsidR="004979CC">
        <w:rPr>
          <w:rFonts w:ascii="David" w:hAnsi="David"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mendeley":{"formattedCitation":"[14]","plainTextFormattedCitation":"[14]","previouslyFormattedCitation":"[13]"},"properties":{"noteIndex":0},"schema":"https://github.com/citation-style-language/schema/raw/master/csl-citation.json"}</w:instrText>
      </w:r>
      <w:r w:rsidR="00636F82">
        <w:rPr>
          <w:rFonts w:ascii="David" w:hAnsi="David" w:cs="David"/>
        </w:rPr>
        <w:fldChar w:fldCharType="separate"/>
      </w:r>
      <w:r w:rsidR="004979CC" w:rsidRPr="004979CC">
        <w:rPr>
          <w:rFonts w:ascii="David" w:hAnsi="David" w:cs="David"/>
          <w:noProof/>
        </w:rPr>
        <w:t>[14]</w:t>
      </w:r>
      <w:r w:rsidR="00636F82">
        <w:rPr>
          <w:rFonts w:ascii="David" w:hAnsi="David" w:cs="David"/>
        </w:rPr>
        <w:fldChar w:fldCharType="end"/>
      </w:r>
      <w:r w:rsidR="00C20339">
        <w:rPr>
          <w:rFonts w:ascii="David" w:hAnsi="David" w:cs="David"/>
        </w:rPr>
        <w:t xml:space="preserve">. </w:t>
      </w:r>
    </w:p>
    <w:p w14:paraId="79CDCD45" w14:textId="6749D263" w:rsidR="00FD2E89" w:rsidRDefault="00FD2E89" w:rsidP="00C20339">
      <w:pPr>
        <w:spacing w:line="360" w:lineRule="auto"/>
        <w:ind w:right="-2"/>
        <w:jc w:val="both"/>
        <w:rPr>
          <w:rFonts w:ascii="David" w:hAnsi="David" w:cs="David"/>
        </w:rPr>
      </w:pPr>
    </w:p>
    <w:p w14:paraId="16190C2A" w14:textId="3F1E9418" w:rsidR="005C0FF5" w:rsidRPr="005C0FF5" w:rsidRDefault="005C0FF5" w:rsidP="00C20339">
      <w:pPr>
        <w:spacing w:line="360" w:lineRule="auto"/>
        <w:ind w:right="-2"/>
        <w:jc w:val="both"/>
        <w:rPr>
          <w:rFonts w:ascii="David" w:hAnsi="David" w:cs="David"/>
          <w:b/>
          <w:bCs/>
        </w:rPr>
      </w:pPr>
      <w:r w:rsidRPr="005C0FF5">
        <w:rPr>
          <w:rFonts w:ascii="David" w:hAnsi="David" w:cs="David"/>
          <w:b/>
          <w:bCs/>
        </w:rPr>
        <w:t>Application of the network</w:t>
      </w:r>
    </w:p>
    <w:p w14:paraId="67AE1DBE" w14:textId="356891B2" w:rsidR="003F4B62" w:rsidRDefault="00FD2E89" w:rsidP="003F4B62">
      <w:pPr>
        <w:spacing w:line="360" w:lineRule="auto"/>
        <w:ind w:right="-2"/>
        <w:jc w:val="both"/>
        <w:rPr>
          <w:rFonts w:ascii="David" w:hAnsi="David" w:cs="David"/>
        </w:rPr>
      </w:pPr>
      <w:r>
        <w:rPr>
          <w:rFonts w:ascii="David" w:hAnsi="David" w:cs="David"/>
        </w:rPr>
        <w:t xml:space="preserve">The designated application a network of sensors is </w:t>
      </w:r>
      <w:r w:rsidR="00C436CF">
        <w:rPr>
          <w:rFonts w:ascii="David" w:hAnsi="David" w:cs="David"/>
        </w:rPr>
        <w:t xml:space="preserve">usually deployed for </w:t>
      </w:r>
      <w:r w:rsidR="007D314C">
        <w:rPr>
          <w:rFonts w:ascii="David" w:hAnsi="David" w:cs="David"/>
        </w:rPr>
        <w:t xml:space="preserve">several purposes: </w:t>
      </w:r>
    </w:p>
    <w:p w14:paraId="07AA1C21" w14:textId="119AC6E4" w:rsidR="003F4B62" w:rsidRPr="003F4B62" w:rsidRDefault="003F4B62" w:rsidP="003F4B62">
      <w:pPr>
        <w:pStyle w:val="ListParagraph"/>
        <w:numPr>
          <w:ilvl w:val="0"/>
          <w:numId w:val="12"/>
        </w:numPr>
        <w:spacing w:line="360" w:lineRule="auto"/>
        <w:ind w:right="-2"/>
        <w:jc w:val="both"/>
        <w:rPr>
          <w:rFonts w:ascii="David" w:hAnsi="David" w:cs="David"/>
        </w:rPr>
      </w:pPr>
    </w:p>
    <w:p w14:paraId="6DE77B93" w14:textId="0B5C711D" w:rsidR="003178D9" w:rsidRDefault="003178D9" w:rsidP="006C4839">
      <w:pPr>
        <w:spacing w:line="360" w:lineRule="auto"/>
        <w:ind w:right="-2"/>
        <w:jc w:val="both"/>
        <w:rPr>
          <w:rFonts w:ascii="David" w:hAnsi="David" w:cs="David"/>
        </w:rPr>
      </w:pPr>
    </w:p>
    <w:p w14:paraId="746C1543" w14:textId="19A29D8D" w:rsidR="003F4B62" w:rsidRDefault="00C21B27" w:rsidP="006C4839">
      <w:pPr>
        <w:spacing w:line="360" w:lineRule="auto"/>
        <w:ind w:right="-2"/>
        <w:jc w:val="both"/>
        <w:rPr>
          <w:rFonts w:ascii="David" w:hAnsi="David" w:cs="David"/>
        </w:rPr>
      </w:pPr>
      <w:r>
        <w:rPr>
          <w:rFonts w:ascii="David" w:hAnsi="David" w:cs="David"/>
        </w:rPr>
        <w:t xml:space="preserve">Either a mobile or a static network </w:t>
      </w:r>
      <w:r w:rsidR="003F4B62">
        <w:rPr>
          <w:rFonts w:ascii="David" w:hAnsi="David" w:cs="David"/>
        </w:rPr>
        <w:t>can then be deployed</w:t>
      </w:r>
      <w:r w:rsidR="009D796B">
        <w:rPr>
          <w:rFonts w:ascii="David" w:hAnsi="David" w:cs="David"/>
        </w:rPr>
        <w:t xml:space="preserve">. </w:t>
      </w:r>
    </w:p>
    <w:p w14:paraId="3BA7B8B2" w14:textId="77777777" w:rsidR="003F4B62" w:rsidRDefault="003F4B62" w:rsidP="006C4839">
      <w:pPr>
        <w:spacing w:line="360" w:lineRule="auto"/>
        <w:ind w:right="-2"/>
        <w:jc w:val="both"/>
        <w:rPr>
          <w:rFonts w:ascii="David" w:hAnsi="David" w:cs="David"/>
        </w:rPr>
      </w:pPr>
    </w:p>
    <w:p w14:paraId="7109AC52" w14:textId="58CFD5FB" w:rsidR="006C4839" w:rsidRPr="00D6030A" w:rsidRDefault="006C4839" w:rsidP="006E5CEE">
      <w:pPr>
        <w:spacing w:line="360" w:lineRule="auto"/>
        <w:ind w:right="-2"/>
        <w:jc w:val="both"/>
        <w:rPr>
          <w:rFonts w:ascii="David" w:hAnsi="David" w:cs="David"/>
          <w:b/>
          <w:bCs/>
        </w:rPr>
      </w:pPr>
      <w:r w:rsidRPr="00D6030A">
        <w:rPr>
          <w:rFonts w:ascii="David" w:hAnsi="David" w:cs="David"/>
          <w:b/>
          <w:bCs/>
        </w:rPr>
        <w:t>Lerner</w:t>
      </w:r>
      <w:r w:rsidR="000A3F33" w:rsidRPr="00D6030A">
        <w:rPr>
          <w:rFonts w:ascii="David" w:hAnsi="David" w:cs="David"/>
          <w:b/>
          <w:bCs/>
        </w:rPr>
        <w:t xml:space="preserve"> 2018</w:t>
      </w:r>
    </w:p>
    <w:p w14:paraId="3850E955" w14:textId="77777777" w:rsidR="000A3F33" w:rsidRDefault="000A3F33" w:rsidP="006E5CEE">
      <w:pPr>
        <w:spacing w:line="360" w:lineRule="auto"/>
        <w:ind w:right="-2"/>
        <w:jc w:val="both"/>
        <w:rPr>
          <w:rFonts w:ascii="David" w:hAnsi="David" w:cs="David"/>
        </w:rPr>
      </w:pPr>
    </w:p>
    <w:p w14:paraId="6AB2EB20" w14:textId="6CF32DBF" w:rsidR="006C4839" w:rsidRDefault="006C4839" w:rsidP="006C4839">
      <w:pPr>
        <w:spacing w:line="360" w:lineRule="auto"/>
        <w:ind w:right="-2"/>
        <w:jc w:val="both"/>
        <w:rPr>
          <w:rFonts w:ascii="David" w:hAnsi="David" w:cs="David"/>
        </w:rPr>
      </w:pPr>
    </w:p>
    <w:p w14:paraId="482EF3A5" w14:textId="1440C0DE" w:rsidR="006C4839" w:rsidRPr="00D6030A" w:rsidRDefault="006C4839" w:rsidP="006C4839">
      <w:pPr>
        <w:spacing w:line="360" w:lineRule="auto"/>
        <w:ind w:right="-2"/>
        <w:jc w:val="both"/>
        <w:rPr>
          <w:rFonts w:ascii="David" w:hAnsi="David" w:cs="David"/>
          <w:b/>
          <w:bCs/>
        </w:rPr>
      </w:pPr>
      <w:r w:rsidRPr="00D6030A">
        <w:rPr>
          <w:rFonts w:ascii="David" w:hAnsi="David" w:cs="David"/>
          <w:b/>
          <w:bCs/>
        </w:rPr>
        <w:t>Zhang and Liu</w:t>
      </w:r>
      <w:r w:rsidR="009A35CA" w:rsidRPr="00D6030A">
        <w:rPr>
          <w:rFonts w:ascii="David" w:hAnsi="David" w:cs="David"/>
          <w:b/>
          <w:bCs/>
        </w:rPr>
        <w:t xml:space="preserve"> 2012</w:t>
      </w:r>
    </w:p>
    <w:p w14:paraId="78117B40" w14:textId="775136F7" w:rsidR="006C4839" w:rsidRDefault="00D6030A" w:rsidP="006C4839">
      <w:pPr>
        <w:spacing w:line="360" w:lineRule="auto"/>
        <w:ind w:right="-2"/>
        <w:jc w:val="both"/>
        <w:rPr>
          <w:rFonts w:ascii="David" w:hAnsi="David" w:cs="David"/>
        </w:rPr>
      </w:pPr>
      <w:r>
        <w:rPr>
          <w:rFonts w:ascii="David" w:hAnsi="David" w:cs="David"/>
        </w:rPr>
        <w:t xml:space="preserve">Covered the main challenges </w:t>
      </w:r>
      <w:r w:rsidR="007432D2">
        <w:rPr>
          <w:rFonts w:ascii="David" w:hAnsi="David" w:cs="David"/>
        </w:rPr>
        <w:t>in WDESN optimization</w:t>
      </w:r>
      <w:r w:rsidR="00BA796D">
        <w:rPr>
          <w:rFonts w:ascii="David" w:hAnsi="David" w:cs="David"/>
        </w:rPr>
        <w:t xml:space="preserve">. These </w:t>
      </w:r>
      <w:proofErr w:type="gramStart"/>
      <w:r w:rsidR="00BA796D">
        <w:rPr>
          <w:rFonts w:ascii="David" w:hAnsi="David" w:cs="David"/>
        </w:rPr>
        <w:t>include:</w:t>
      </w:r>
      <w:proofErr w:type="gramEnd"/>
      <w:r w:rsidR="00BA796D">
        <w:rPr>
          <w:rFonts w:ascii="David" w:hAnsi="David" w:cs="David"/>
        </w:rPr>
        <w:t xml:space="preserve"> increase the coverage area, enhance network connectivity, prolong the network lifetime, balance the load(?) and improve the accuracy of the data. </w:t>
      </w:r>
    </w:p>
    <w:p w14:paraId="39341828" w14:textId="77777777" w:rsidR="00D6030A" w:rsidRDefault="00D6030A" w:rsidP="006C4839">
      <w:pPr>
        <w:spacing w:line="360" w:lineRule="auto"/>
        <w:ind w:right="-2"/>
        <w:jc w:val="both"/>
        <w:rPr>
          <w:rFonts w:ascii="David" w:hAnsi="David" w:cs="David"/>
        </w:rPr>
      </w:pPr>
    </w:p>
    <w:p w14:paraId="3FB5BCEB" w14:textId="6823BF2E" w:rsidR="006C4839" w:rsidRPr="00D6030A" w:rsidRDefault="006C4839" w:rsidP="006C4839">
      <w:pPr>
        <w:spacing w:line="360" w:lineRule="auto"/>
        <w:ind w:right="-2"/>
        <w:jc w:val="both"/>
        <w:rPr>
          <w:rFonts w:ascii="David" w:hAnsi="David" w:cs="David"/>
          <w:b/>
          <w:bCs/>
        </w:rPr>
      </w:pPr>
      <w:r w:rsidRPr="00D6030A">
        <w:rPr>
          <w:rFonts w:ascii="David" w:hAnsi="David" w:cs="David"/>
          <w:b/>
          <w:bCs/>
        </w:rPr>
        <w:t>Berman</w:t>
      </w:r>
      <w:r w:rsidR="00187854" w:rsidRPr="00D6030A">
        <w:rPr>
          <w:rFonts w:ascii="David" w:hAnsi="David" w:cs="David"/>
          <w:b/>
          <w:bCs/>
        </w:rPr>
        <w:t xml:space="preserve"> 2018</w:t>
      </w:r>
    </w:p>
    <w:p w14:paraId="153A019D" w14:textId="6D5C9051" w:rsidR="006C4839" w:rsidRDefault="006C4839" w:rsidP="006C4839">
      <w:pPr>
        <w:spacing w:line="360" w:lineRule="auto"/>
        <w:ind w:right="-2"/>
        <w:jc w:val="both"/>
        <w:rPr>
          <w:rFonts w:ascii="David" w:hAnsi="David" w:cs="David"/>
        </w:rPr>
      </w:pPr>
    </w:p>
    <w:p w14:paraId="13195AAE" w14:textId="2BA4D115" w:rsidR="006C4839" w:rsidRPr="00D6030A" w:rsidRDefault="006C4839" w:rsidP="006C4839">
      <w:pPr>
        <w:spacing w:line="360" w:lineRule="auto"/>
        <w:ind w:right="-2"/>
        <w:jc w:val="both"/>
        <w:rPr>
          <w:rFonts w:ascii="David" w:hAnsi="David" w:cs="David"/>
          <w:b/>
          <w:bCs/>
        </w:rPr>
      </w:pPr>
      <w:proofErr w:type="spellStart"/>
      <w:r w:rsidRPr="00D6030A">
        <w:rPr>
          <w:rFonts w:ascii="David" w:hAnsi="David" w:cs="David"/>
          <w:b/>
          <w:bCs/>
        </w:rPr>
        <w:t>Boubrima</w:t>
      </w:r>
      <w:proofErr w:type="spellEnd"/>
      <w:r w:rsidRPr="00D6030A">
        <w:rPr>
          <w:rFonts w:ascii="David" w:hAnsi="David" w:cs="David"/>
          <w:b/>
          <w:bCs/>
        </w:rPr>
        <w:t xml:space="preserve"> 2015, 2017, 2018</w:t>
      </w:r>
    </w:p>
    <w:p w14:paraId="6CF5EECA" w14:textId="6FAAE281" w:rsidR="006C4839" w:rsidRDefault="006C4839" w:rsidP="006C4839">
      <w:pPr>
        <w:spacing w:line="360" w:lineRule="auto"/>
        <w:ind w:right="-2"/>
        <w:jc w:val="both"/>
        <w:rPr>
          <w:rFonts w:ascii="David" w:hAnsi="David" w:cs="David"/>
        </w:rPr>
      </w:pPr>
    </w:p>
    <w:p w14:paraId="09C04F3A" w14:textId="26E13719" w:rsidR="00B4103F" w:rsidRDefault="00B4103F" w:rsidP="006C4839">
      <w:pPr>
        <w:spacing w:line="360" w:lineRule="auto"/>
        <w:ind w:right="-2"/>
        <w:jc w:val="both"/>
        <w:rPr>
          <w:rFonts w:ascii="David" w:hAnsi="David" w:cs="David"/>
        </w:rPr>
      </w:pPr>
      <w:r>
        <w:rPr>
          <w:rFonts w:ascii="David" w:hAnsi="David" w:cs="David"/>
        </w:rPr>
        <w:t xml:space="preserve">2017 – focused on finding when a pollution threshold </w:t>
      </w:r>
      <w:r w:rsidR="004460E2">
        <w:rPr>
          <w:rFonts w:ascii="David" w:hAnsi="David" w:cs="David"/>
        </w:rPr>
        <w:t xml:space="preserve">is </w:t>
      </w:r>
      <w:r w:rsidR="00DC724F">
        <w:rPr>
          <w:rFonts w:ascii="David" w:hAnsi="David" w:cs="David"/>
        </w:rPr>
        <w:t xml:space="preserve">crossed, </w:t>
      </w:r>
    </w:p>
    <w:p w14:paraId="2FBA426F" w14:textId="77777777" w:rsidR="00B4103F" w:rsidRDefault="00B4103F" w:rsidP="006C4839">
      <w:pPr>
        <w:spacing w:line="360" w:lineRule="auto"/>
        <w:ind w:right="-2"/>
        <w:jc w:val="both"/>
        <w:rPr>
          <w:rFonts w:ascii="David" w:hAnsi="David" w:cs="David"/>
        </w:rPr>
      </w:pPr>
    </w:p>
    <w:p w14:paraId="128EA1C8" w14:textId="3E2C1691" w:rsidR="006C4839" w:rsidRPr="00D6030A" w:rsidRDefault="004A7164" w:rsidP="006C4839">
      <w:pPr>
        <w:spacing w:line="360" w:lineRule="auto"/>
        <w:ind w:right="-2"/>
        <w:jc w:val="both"/>
        <w:rPr>
          <w:rFonts w:ascii="David" w:hAnsi="David" w:cs="David"/>
          <w:b/>
          <w:bCs/>
        </w:rPr>
      </w:pPr>
      <w:proofErr w:type="spellStart"/>
      <w:r w:rsidRPr="00D6030A">
        <w:rPr>
          <w:rFonts w:ascii="David" w:hAnsi="David" w:cs="David"/>
          <w:b/>
          <w:bCs/>
        </w:rPr>
        <w:t>Belkhiri</w:t>
      </w:r>
      <w:proofErr w:type="spellEnd"/>
      <w:r w:rsidRPr="00D6030A">
        <w:rPr>
          <w:rFonts w:ascii="David" w:hAnsi="David" w:cs="David"/>
          <w:b/>
          <w:bCs/>
        </w:rPr>
        <w:t xml:space="preserve"> 2018</w:t>
      </w:r>
    </w:p>
    <w:p w14:paraId="3B5BD5A0" w14:textId="77777777" w:rsidR="006C4839" w:rsidRDefault="006C4839" w:rsidP="006C4839">
      <w:pPr>
        <w:spacing w:line="360" w:lineRule="auto"/>
        <w:ind w:right="-2"/>
        <w:jc w:val="both"/>
        <w:rPr>
          <w:rFonts w:ascii="David" w:hAnsi="David" w:cs="David"/>
        </w:rPr>
      </w:pPr>
    </w:p>
    <w:p w14:paraId="345417DF" w14:textId="052B6C54" w:rsidR="00EA7D43" w:rsidRDefault="00C74751" w:rsidP="00EA7D43">
      <w:pPr>
        <w:spacing w:line="360" w:lineRule="auto"/>
        <w:ind w:right="-2" w:firstLine="720"/>
        <w:jc w:val="both"/>
        <w:rPr>
          <w:rFonts w:ascii="David" w:hAnsi="David" w:cs="David"/>
        </w:rPr>
      </w:pPr>
      <w:r>
        <w:rPr>
          <w:rFonts w:ascii="David" w:hAnsi="David" w:cs="David"/>
        </w:rPr>
        <w:lastRenderedPageBreak/>
        <w:t>Air</w:t>
      </w:r>
      <w:r w:rsidR="00474FC5">
        <w:rPr>
          <w:rFonts w:ascii="David" w:hAnsi="David" w:cs="David"/>
        </w:rPr>
        <w:t xml:space="preserve"> pollution sensors can be quite different from </w:t>
      </w:r>
      <w:r w:rsidR="00527525">
        <w:rPr>
          <w:rFonts w:ascii="David" w:hAnsi="David" w:cs="David"/>
        </w:rPr>
        <w:t xml:space="preserve">many </w:t>
      </w:r>
      <w:r w:rsidR="00474FC5">
        <w:rPr>
          <w:rFonts w:ascii="David" w:hAnsi="David" w:cs="David"/>
        </w:rPr>
        <w:t xml:space="preserve">other sensors, in the form that they </w:t>
      </w:r>
      <w:r w:rsidR="00527525">
        <w:rPr>
          <w:rFonts w:ascii="David" w:hAnsi="David" w:cs="David"/>
        </w:rPr>
        <w:t xml:space="preserve">detect pollutants </w:t>
      </w:r>
      <w:r w:rsidR="00D4388D">
        <w:rPr>
          <w:rFonts w:ascii="David" w:hAnsi="David" w:cs="David"/>
        </w:rPr>
        <w:t>exactly where they are placed</w:t>
      </w:r>
      <w:r w:rsidR="00FE0E51">
        <w:rPr>
          <w:rFonts w:ascii="David" w:hAnsi="David" w:cs="David"/>
        </w:rPr>
        <w:t xml:space="preserve">, </w:t>
      </w:r>
      <w:r>
        <w:rPr>
          <w:rFonts w:ascii="David" w:hAnsi="David" w:cs="David"/>
        </w:rPr>
        <w:t xml:space="preserve">pollutants which are brought by the wind. </w:t>
      </w:r>
      <w:r w:rsidR="00EA7D43">
        <w:rPr>
          <w:rFonts w:ascii="David" w:hAnsi="David" w:cs="David"/>
        </w:rPr>
        <w:t xml:space="preserve">Many </w:t>
      </w:r>
      <w:r w:rsidR="00EA7D43" w:rsidRPr="00EA7D43">
        <w:rPr>
          <w:rFonts w:ascii="David" w:hAnsi="David" w:cs="David"/>
        </w:rPr>
        <w:t>deployment approaches assume that a sensor is able to cover a point in the environment if the distance between them is less than a radius called the detection range</w:t>
      </w:r>
      <w:r w:rsidR="00EA7D43">
        <w:rPr>
          <w:rFonts w:ascii="David" w:hAnsi="David" w:cs="David"/>
        </w:rPr>
        <w:t xml:space="preserve">. This term is irrelevant in our case. </w:t>
      </w:r>
    </w:p>
    <w:p w14:paraId="5FBF016A" w14:textId="2F4C24DE" w:rsidR="00FE0E51" w:rsidRDefault="003178D9" w:rsidP="001A5008">
      <w:pPr>
        <w:spacing w:line="360" w:lineRule="auto"/>
        <w:ind w:right="-2"/>
        <w:jc w:val="both"/>
        <w:rPr>
          <w:rFonts w:ascii="David" w:hAnsi="David" w:cs="David"/>
        </w:rPr>
      </w:pPr>
      <w:proofErr w:type="spellStart"/>
      <w:r>
        <w:rPr>
          <w:rFonts w:ascii="David" w:hAnsi="David" w:cs="David"/>
        </w:rPr>
        <w:t>Boubrima</w:t>
      </w:r>
      <w:proofErr w:type="spellEnd"/>
      <w:r>
        <w:rPr>
          <w:rFonts w:ascii="David" w:hAnsi="David" w:cs="David"/>
        </w:rPr>
        <w:t xml:space="preserve"> only considered an atmospheric state of </w:t>
      </w:r>
      <w:r w:rsidR="008753AA">
        <w:rPr>
          <w:rFonts w:ascii="David" w:hAnsi="David" w:cs="David"/>
        </w:rPr>
        <w:t>unstable …</w:t>
      </w:r>
      <w:r w:rsidR="00CE13D4">
        <w:rPr>
          <w:rFonts w:ascii="David" w:hAnsi="David" w:cs="David"/>
        </w:rPr>
        <w:t xml:space="preserve">and played with </w:t>
      </w:r>
    </w:p>
    <w:p w14:paraId="01D9B329" w14:textId="39B02EAE" w:rsidR="00FE0E51" w:rsidRDefault="003178D9" w:rsidP="00FE0E51">
      <w:pPr>
        <w:spacing w:line="360" w:lineRule="auto"/>
        <w:ind w:right="-2" w:firstLine="720"/>
        <w:jc w:val="both"/>
        <w:rPr>
          <w:rFonts w:ascii="David" w:hAnsi="David" w:cs="David"/>
          <w:color w:val="FF0000"/>
        </w:rPr>
      </w:pPr>
      <w:r>
        <w:rPr>
          <w:rFonts w:ascii="David" w:hAnsi="David" w:cs="David"/>
          <w:color w:val="FF0000"/>
        </w:rPr>
        <w:fldChar w:fldCharType="begin" w:fldLock="1"/>
      </w:r>
      <w:r w:rsidR="004979CC">
        <w:rPr>
          <w:rFonts w:ascii="David" w:hAnsi="David" w:cs="David"/>
          <w:color w:val="FF0000"/>
        </w:rPr>
        <w:instrText>ADDIN CSL_CITATION {"citationItems":[{"id":"ITEM-1","itemData":{"DOI":"10.1109/ICCCN.2015.7288443","ISBN":"9781479999644","ISSN":"10952055","abstract":"© 2015 IEEE. Recently, air pollution monitoring emerges as a main service of smart cities because of the increasing industrialization and the massive urbanization. Wireless sensor networks (WSN) are a suitable technology for this purpose thanks to their substantial benefits including low cost and autonomy. Minimizing the deployment cost is one of the major challenges in WSN design, therefore sensors positions have to be carefully determined. In this paper, we propose two integer linear programming formulations based on real pollutants dispersion modeling to deal with the minimum cost WSN deployment for air pollution monitoring. We illustrate the concept by applying our models on real world data, namely the Nottingham City street lights. We compare the two models in terms of execution time and show that the second flow based formulation is much better. We finally conduct extensive simulations to study the impact of some parameters and derive some guidelines for efficient WSN deployment for air pollution monitoring.","author":[{"dropping-particle":"","family":"Boubrima","given":"Ahmed","non-dropping-particle":"","parse-names":false,"suffix":""},{"dropping-particle":"","family":"Matigot","given":"Frédéric","non-dropping-particle":"","parse-names":false,"suffix":""},{"dropping-particle":"","family":"Bechkit","given":"Walid","non-dropping-particle":"","parse-names":false,"suffix":""},{"dropping-particle":"","family":"Rivano","given":"Hervé","non-dropping-particle":"","parse-names":false,"suffix":""},{"dropping-particle":"","family":"Ruas","given":"Anne","non-dropping-particle":"","parse-names":false,"suffix":""}],"container-title":"Proceedings - International Conference on Computer Communications and Networks, ICCCN","id":"ITEM-1","issued":{"date-parts":[["2015"]]},"title":"Optimal deployment of wireless sensor networks for air pollution monitoring","type":"article-journal","volume":"2015-October"},"uris":["http://www.mendeley.com/documents/?uuid=8e9e8dca-f315-4ba3-8477-7f3f1dc9d207"]}],"mendeley":{"formattedCitation":"[15]","plainTextFormattedCitation":"[15]","previouslyFormattedCitation":"[14]"},"properties":{"noteIndex":0},"schema":"https://github.com/citation-style-language/schema/raw/master/csl-citation.json"}</w:instrText>
      </w:r>
      <w:r>
        <w:rPr>
          <w:rFonts w:ascii="David" w:hAnsi="David" w:cs="David"/>
          <w:color w:val="FF0000"/>
        </w:rPr>
        <w:fldChar w:fldCharType="separate"/>
      </w:r>
      <w:r w:rsidR="004979CC" w:rsidRPr="004979CC">
        <w:rPr>
          <w:rFonts w:ascii="David" w:hAnsi="David" w:cs="David"/>
          <w:noProof/>
          <w:color w:val="FF0000"/>
        </w:rPr>
        <w:t>[15]</w:t>
      </w:r>
      <w:r>
        <w:rPr>
          <w:rFonts w:ascii="David" w:hAnsi="David" w:cs="David"/>
          <w:color w:val="FF0000"/>
        </w:rPr>
        <w:fldChar w:fldCharType="end"/>
      </w:r>
      <w:r>
        <w:rPr>
          <w:rFonts w:ascii="David" w:hAnsi="David" w:cs="David"/>
          <w:color w:val="FF0000"/>
        </w:rPr>
        <w:fldChar w:fldCharType="begin" w:fldLock="1"/>
      </w:r>
      <w:r w:rsidR="004979CC">
        <w:rPr>
          <w:rFonts w:ascii="David" w:hAnsi="David" w:cs="David"/>
          <w:color w:val="FF0000"/>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16]","plainTextFormattedCitation":"[16]","previouslyFormattedCitation":"[15]"},"properties":{"noteIndex":0},"schema":"https://github.com/citation-style-language/schema/raw/master/csl-citation.json"}</w:instrText>
      </w:r>
      <w:r>
        <w:rPr>
          <w:rFonts w:ascii="David" w:hAnsi="David" w:cs="David"/>
          <w:color w:val="FF0000"/>
        </w:rPr>
        <w:fldChar w:fldCharType="separate"/>
      </w:r>
      <w:r w:rsidR="004979CC" w:rsidRPr="004979CC">
        <w:rPr>
          <w:rFonts w:ascii="David" w:hAnsi="David" w:cs="David"/>
          <w:noProof/>
          <w:color w:val="FF0000"/>
        </w:rPr>
        <w:t>[16]</w:t>
      </w:r>
      <w:r>
        <w:rPr>
          <w:rFonts w:ascii="David" w:hAnsi="David" w:cs="David"/>
          <w:color w:val="FF0000"/>
        </w:rPr>
        <w:fldChar w:fldCharType="end"/>
      </w:r>
    </w:p>
    <w:p w14:paraId="7454F0FF" w14:textId="307D0594" w:rsidR="00FE0E51" w:rsidRDefault="00FE0E51" w:rsidP="00CE4375">
      <w:pPr>
        <w:widowControl w:val="0"/>
        <w:autoSpaceDE w:val="0"/>
        <w:autoSpaceDN w:val="0"/>
        <w:bidi/>
        <w:adjustRightInd w:val="0"/>
        <w:spacing w:line="360" w:lineRule="auto"/>
        <w:rPr>
          <w:rFonts w:ascii="David" w:hAnsi="David" w:cs="David" w:hint="cs"/>
          <w:color w:val="000000" w:themeColor="text1"/>
          <w:rtl/>
        </w:rPr>
      </w:pPr>
    </w:p>
    <w:p w14:paraId="2B65F7A1" w14:textId="77777777" w:rsidR="00FE0E51" w:rsidRDefault="00FE0E51" w:rsidP="001A5008">
      <w:pPr>
        <w:spacing w:line="360" w:lineRule="auto"/>
        <w:ind w:right="-2"/>
        <w:jc w:val="both"/>
        <w:rPr>
          <w:rFonts w:ascii="David" w:hAnsi="David" w:cs="David"/>
        </w:rPr>
      </w:pPr>
    </w:p>
    <w:p w14:paraId="60DF5780" w14:textId="3E575AD5" w:rsidR="004F1CC0" w:rsidRDefault="00474FC5" w:rsidP="001A5008">
      <w:pPr>
        <w:spacing w:line="360" w:lineRule="auto"/>
        <w:ind w:right="-2"/>
        <w:jc w:val="both"/>
        <w:rPr>
          <w:rFonts w:ascii="David" w:hAnsi="David" w:cs="David"/>
        </w:rPr>
      </w:pPr>
      <w:r>
        <w:rPr>
          <w:rFonts w:ascii="David" w:hAnsi="David" w:cs="David"/>
        </w:rPr>
        <w:t xml:space="preserve"> </w:t>
      </w:r>
    </w:p>
    <w:p w14:paraId="1603E9EE" w14:textId="374755A5" w:rsidR="004F1CC0" w:rsidRDefault="00AF207E" w:rsidP="001A5008">
      <w:pPr>
        <w:spacing w:line="360" w:lineRule="auto"/>
        <w:ind w:right="-2"/>
        <w:jc w:val="both"/>
        <w:rPr>
          <w:rFonts w:ascii="David" w:hAnsi="David" w:cs="David"/>
        </w:rPr>
      </w:pPr>
      <w:r>
        <w:rPr>
          <w:rFonts w:ascii="David" w:hAnsi="David" w:cs="David"/>
        </w:rPr>
        <w:t>Pollution sensors are different than others?</w:t>
      </w:r>
      <w:r w:rsidR="00474FC5">
        <w:rPr>
          <w:rFonts w:ascii="David" w:hAnsi="David" w:cs="David"/>
        </w:rPr>
        <w:t xml:space="preserve"> Because detection range is not an issue</w:t>
      </w:r>
    </w:p>
    <w:p w14:paraId="396A87A5" w14:textId="77777777" w:rsidR="00733892" w:rsidRDefault="00733892" w:rsidP="006C5272">
      <w:pPr>
        <w:spacing w:line="360" w:lineRule="auto"/>
        <w:ind w:right="-2"/>
        <w:jc w:val="both"/>
        <w:rPr>
          <w:rFonts w:ascii="David" w:hAnsi="David" w:cs="David"/>
        </w:rPr>
      </w:pPr>
    </w:p>
    <w:p w14:paraId="5ECB4607" w14:textId="1A517D74" w:rsidR="00D32C6C" w:rsidRDefault="00D32C6C" w:rsidP="003F702D">
      <w:pPr>
        <w:spacing w:line="360" w:lineRule="auto"/>
        <w:ind w:right="-2"/>
        <w:jc w:val="both"/>
        <w:rPr>
          <w:rFonts w:ascii="David" w:hAnsi="David" w:cs="David"/>
        </w:rPr>
      </w:pPr>
      <w:r>
        <w:rPr>
          <w:rFonts w:ascii="David" w:hAnsi="David" w:cs="David"/>
        </w:rPr>
        <w:t xml:space="preserve">Objectives may be to minimize the deployment financial cost </w:t>
      </w:r>
      <w:r w:rsidR="00733892">
        <w:rPr>
          <w:rFonts w:ascii="David" w:hAnsi="David" w:cs="David"/>
        </w:rPr>
        <w:t xml:space="preserve">(by reducing the number of sensors or their cost) </w:t>
      </w:r>
      <w:r>
        <w:rPr>
          <w:rFonts w:ascii="David" w:hAnsi="David" w:cs="David"/>
        </w:rPr>
        <w:t xml:space="preserve">or to maximize the lifetime of the network. </w:t>
      </w:r>
    </w:p>
    <w:p w14:paraId="6799A912" w14:textId="5DCC9BC7" w:rsidR="00D90ABC" w:rsidRDefault="00D90ABC" w:rsidP="003F702D">
      <w:pPr>
        <w:spacing w:line="360" w:lineRule="auto"/>
        <w:ind w:right="-2"/>
        <w:jc w:val="both"/>
        <w:rPr>
          <w:rFonts w:ascii="David" w:hAnsi="David" w:cs="David"/>
        </w:rPr>
      </w:pPr>
    </w:p>
    <w:p w14:paraId="56D98902" w14:textId="77777777" w:rsidR="00217F2F" w:rsidRPr="00217F2F" w:rsidRDefault="00217F2F" w:rsidP="00217F2F">
      <w:pPr>
        <w:spacing w:line="360" w:lineRule="auto"/>
        <w:ind w:right="-2"/>
        <w:rPr>
          <w:rFonts w:ascii="David" w:hAnsi="David" w:cs="David"/>
        </w:rPr>
      </w:pPr>
      <w:r w:rsidRPr="00217F2F">
        <w:rPr>
          <w:rFonts w:ascii="Calibri" w:hAnsi="Calibri" w:cs="Calibri"/>
        </w:rPr>
        <w:t>﻿</w:t>
      </w:r>
      <w:r w:rsidRPr="00217F2F">
        <w:rPr>
          <w:rFonts w:ascii="David" w:hAnsi="David" w:cs="David"/>
        </w:rPr>
        <w:t>Most of the previously mentioned models trying to be</w:t>
      </w:r>
    </w:p>
    <w:p w14:paraId="0D81112A" w14:textId="26C38957" w:rsidR="000C0AE6" w:rsidRDefault="00217F2F" w:rsidP="00217F2F">
      <w:pPr>
        <w:spacing w:line="360" w:lineRule="auto"/>
        <w:ind w:right="-2"/>
        <w:jc w:val="both"/>
        <w:rPr>
          <w:rFonts w:ascii="David" w:hAnsi="David" w:cs="David"/>
        </w:rPr>
      </w:pPr>
      <w:r w:rsidRPr="00217F2F">
        <w:rPr>
          <w:rFonts w:ascii="David" w:hAnsi="David" w:cs="David"/>
        </w:rPr>
        <w:t>generic, they do not take into account the specific characteristics of the environment in which the sensors are deployed and the nature of the phenomenon they cover</w:t>
      </w:r>
      <w:r w:rsidR="00CE5C23">
        <w:rPr>
          <w:rFonts w:ascii="David" w:hAnsi="David" w:cs="David"/>
        </w:rPr>
        <w:t>. Lerner did…</w:t>
      </w:r>
    </w:p>
    <w:p w14:paraId="5590ACC1" w14:textId="2A403FA2" w:rsidR="00344160" w:rsidRDefault="00344160" w:rsidP="003F702D">
      <w:pPr>
        <w:spacing w:line="360" w:lineRule="auto"/>
        <w:ind w:right="-2"/>
        <w:jc w:val="both"/>
        <w:rPr>
          <w:rFonts w:ascii="David" w:hAnsi="David" w:cs="David"/>
        </w:rPr>
      </w:pPr>
    </w:p>
    <w:p w14:paraId="2ECFF3C8" w14:textId="2C514DC6" w:rsidR="00985E1B" w:rsidRDefault="00985E1B" w:rsidP="00985E1B">
      <w:pPr>
        <w:spacing w:line="360" w:lineRule="auto"/>
        <w:ind w:right="-2"/>
        <w:jc w:val="both"/>
        <w:rPr>
          <w:rFonts w:ascii="David" w:hAnsi="David" w:cs="David"/>
          <w:b/>
          <w:bCs/>
        </w:rPr>
      </w:pPr>
      <w:r>
        <w:rPr>
          <w:rFonts w:ascii="David" w:hAnsi="David" w:cs="David"/>
          <w:b/>
          <w:bCs/>
        </w:rPr>
        <w:t>STE</w:t>
      </w:r>
    </w:p>
    <w:p w14:paraId="46217C12" w14:textId="1AA00567" w:rsidR="006D079C" w:rsidRPr="00D4215C" w:rsidRDefault="006D079C" w:rsidP="00985E1B">
      <w:pPr>
        <w:spacing w:line="360" w:lineRule="auto"/>
        <w:ind w:right="-2"/>
        <w:jc w:val="both"/>
        <w:rPr>
          <w:rFonts w:ascii="David" w:hAnsi="David" w:cs="David"/>
          <w:b/>
          <w:bCs/>
        </w:rPr>
      </w:pPr>
      <w:r>
        <w:rPr>
          <w:rFonts w:ascii="David" w:hAnsi="David" w:cs="David"/>
          <w:b/>
          <w:bCs/>
        </w:rPr>
        <w:t>METEOROLOGY</w:t>
      </w:r>
    </w:p>
    <w:p w14:paraId="3C4466FA" w14:textId="77777777" w:rsidR="00DB3A03" w:rsidRDefault="00DB3A03" w:rsidP="003F702D">
      <w:pPr>
        <w:spacing w:line="360" w:lineRule="auto"/>
        <w:ind w:right="-2"/>
        <w:jc w:val="both"/>
        <w:rPr>
          <w:rFonts w:ascii="David" w:hAnsi="David" w:cs="David"/>
        </w:rPr>
      </w:pPr>
    </w:p>
    <w:p w14:paraId="4DA359F1" w14:textId="525FCEBD" w:rsidR="000C0AE6" w:rsidRDefault="007872A6" w:rsidP="003F702D">
      <w:pPr>
        <w:spacing w:line="360" w:lineRule="auto"/>
        <w:ind w:right="-2"/>
        <w:jc w:val="both"/>
        <w:rPr>
          <w:rFonts w:ascii="David" w:hAnsi="David" w:cs="David" w:hint="cs"/>
          <w:rtl/>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5DB9FD4D" w14:textId="77777777" w:rsidR="00DB3A03" w:rsidRDefault="00DB3A03" w:rsidP="003F702D">
      <w:pPr>
        <w:spacing w:line="360" w:lineRule="auto"/>
        <w:ind w:right="-2"/>
        <w:jc w:val="both"/>
        <w:rPr>
          <w:rFonts w:ascii="David" w:hAnsi="David" w:cs="David"/>
        </w:rPr>
      </w:pPr>
    </w:p>
    <w:p w14:paraId="33F5DBFA" w14:textId="5F8C7286" w:rsidR="000C0AE6" w:rsidRDefault="00405260" w:rsidP="003F702D">
      <w:pPr>
        <w:spacing w:line="360" w:lineRule="auto"/>
        <w:ind w:right="-2"/>
        <w:jc w:val="both"/>
        <w:rPr>
          <w:rFonts w:ascii="David" w:hAnsi="David" w:cs="David"/>
          <w:rtl/>
        </w:rPr>
      </w:pPr>
      <w:r>
        <w:rPr>
          <w:rFonts w:ascii="David" w:hAnsi="David" w:cs="David"/>
        </w:rPr>
        <w:t xml:space="preserve">Lerner et al. presented a </w:t>
      </w:r>
      <w:proofErr w:type="gramStart"/>
      <w:r>
        <w:rPr>
          <w:rFonts w:ascii="David" w:hAnsi="David" w:cs="David"/>
        </w:rPr>
        <w:t>methods</w:t>
      </w:r>
      <w:proofErr w:type="gramEnd"/>
      <w:r>
        <w:rPr>
          <w:rFonts w:ascii="David" w:hAnsi="David" w:cs="David"/>
        </w:rPr>
        <w:t xml:space="preserve"> for optimal deployment of heterogeneous sensor network which is based only on MSUs characteristics and land use analysis. </w:t>
      </w:r>
    </w:p>
    <w:p w14:paraId="2A126519" w14:textId="10AD6DC5" w:rsidR="00B504D0" w:rsidRDefault="00B504D0" w:rsidP="003F702D">
      <w:pPr>
        <w:spacing w:line="360" w:lineRule="auto"/>
        <w:ind w:right="-2"/>
        <w:jc w:val="both"/>
        <w:rPr>
          <w:rFonts w:ascii="David" w:hAnsi="David" w:cs="David" w:hint="cs"/>
          <w:rtl/>
        </w:rPr>
      </w:pPr>
      <w:r>
        <w:rPr>
          <w:rFonts w:ascii="David" w:hAnsi="David" w:cs="David" w:hint="cs"/>
          <w:rtl/>
        </w:rPr>
        <w:t xml:space="preserve">התעסק ממש פיזית איפה אופטימלי להציב מבחינת שימושי קרקע. </w:t>
      </w:r>
    </w:p>
    <w:p w14:paraId="278F4D5F" w14:textId="77777777" w:rsidR="000C0AE6" w:rsidRDefault="000C0AE6" w:rsidP="003F702D">
      <w:pPr>
        <w:spacing w:line="360" w:lineRule="auto"/>
        <w:ind w:right="-2"/>
        <w:jc w:val="both"/>
        <w:rPr>
          <w:rFonts w:ascii="David" w:hAnsi="David" w:cs="David"/>
        </w:rPr>
      </w:pPr>
    </w:p>
    <w:p w14:paraId="0C131131" w14:textId="6EF3A777" w:rsidR="00A773B9" w:rsidRPr="00F33503" w:rsidRDefault="00F33503" w:rsidP="003F702D">
      <w:pPr>
        <w:spacing w:line="360" w:lineRule="auto"/>
        <w:ind w:right="-2"/>
        <w:jc w:val="both"/>
        <w:rPr>
          <w:rFonts w:ascii="David" w:hAnsi="David" w:cs="David"/>
          <w:b/>
          <w:bCs/>
          <w:u w:val="single"/>
        </w:rPr>
      </w:pPr>
      <w:r w:rsidRPr="00F33503">
        <w:rPr>
          <w:rFonts w:ascii="David" w:hAnsi="David" w:cs="David"/>
          <w:b/>
          <w:bCs/>
          <w:u w:val="single"/>
        </w:rPr>
        <w:t>Differences in methods could be in:</w:t>
      </w:r>
    </w:p>
    <w:p w14:paraId="3012016D" w14:textId="682E1E40" w:rsidR="00255707" w:rsidRDefault="00A678A6" w:rsidP="003F702D">
      <w:pPr>
        <w:spacing w:line="360" w:lineRule="auto"/>
        <w:ind w:right="-2"/>
        <w:jc w:val="both"/>
        <w:rPr>
          <w:rFonts w:ascii="David" w:hAnsi="David" w:cs="David"/>
        </w:rPr>
      </w:pPr>
      <w:r w:rsidRPr="001F6AB8">
        <w:rPr>
          <w:rFonts w:ascii="David" w:hAnsi="David" w:cs="David" w:hint="cs"/>
        </w:rPr>
        <w:t xml:space="preserve">WDESN, </w:t>
      </w:r>
      <w:r w:rsidR="007872A6">
        <w:rPr>
          <w:rFonts w:ascii="David" w:hAnsi="David" w:cs="David"/>
        </w:rPr>
        <w:t>one type / several type</w:t>
      </w:r>
      <w:r w:rsidR="005C612F">
        <w:rPr>
          <w:rFonts w:ascii="David" w:hAnsi="David" w:cs="David"/>
        </w:rPr>
        <w:t>s</w:t>
      </w:r>
      <w:r w:rsidR="007872A6">
        <w:rPr>
          <w:rFonts w:ascii="David" w:hAnsi="David" w:cs="David"/>
        </w:rPr>
        <w:t xml:space="preserve"> of </w:t>
      </w:r>
      <w:r w:rsidR="005C612F">
        <w:rPr>
          <w:rFonts w:ascii="David" w:hAnsi="David" w:cs="David"/>
        </w:rPr>
        <w:t>sensors</w:t>
      </w:r>
      <w:r w:rsidR="007872A6">
        <w:rPr>
          <w:rFonts w:ascii="David" w:hAnsi="David" w:cs="David"/>
        </w:rPr>
        <w:t xml:space="preserve">. </w:t>
      </w:r>
    </w:p>
    <w:p w14:paraId="335404BB" w14:textId="06358708" w:rsidR="007872A6" w:rsidRDefault="007872A6" w:rsidP="007872A6">
      <w:pPr>
        <w:spacing w:line="360" w:lineRule="auto"/>
        <w:ind w:right="-2"/>
        <w:jc w:val="both"/>
        <w:rPr>
          <w:rFonts w:ascii="David" w:hAnsi="David" w:cs="David"/>
        </w:rPr>
      </w:pPr>
      <w:r w:rsidRPr="001F6AB8">
        <w:rPr>
          <w:rFonts w:ascii="David" w:hAnsi="David" w:cs="David" w:hint="cs"/>
        </w:rPr>
        <w:t>dispersion model types used</w:t>
      </w:r>
    </w:p>
    <w:p w14:paraId="10132790" w14:textId="1C520AFF" w:rsidR="00255707" w:rsidRDefault="00A678A6" w:rsidP="007872A6">
      <w:pPr>
        <w:spacing w:line="360" w:lineRule="auto"/>
        <w:ind w:right="-2"/>
        <w:jc w:val="both"/>
        <w:rPr>
          <w:rFonts w:ascii="David" w:hAnsi="David" w:cs="David"/>
        </w:rPr>
      </w:pPr>
      <w:r w:rsidRPr="001F6AB8">
        <w:rPr>
          <w:rFonts w:ascii="David" w:hAnsi="David" w:cs="David" w:hint="cs"/>
        </w:rPr>
        <w:t>optimization methods</w:t>
      </w:r>
      <w:r w:rsidR="00A773B9">
        <w:rPr>
          <w:rFonts w:ascii="David" w:hAnsi="David" w:cs="David"/>
        </w:rPr>
        <w:t xml:space="preserve"> used for finding optimal deployment. </w:t>
      </w:r>
      <w:r w:rsidR="002E102E" w:rsidRPr="002E102E">
        <w:rPr>
          <w:rFonts w:ascii="David" w:hAnsi="David" w:cs="David"/>
        </w:rPr>
        <w:sym w:font="Wingdings" w:char="F0E0"/>
      </w:r>
      <w:r w:rsidR="002E102E">
        <w:rPr>
          <w:rFonts w:ascii="David" w:hAnsi="David" w:cs="David"/>
        </w:rPr>
        <w:t xml:space="preserve"> </w:t>
      </w:r>
      <w:r w:rsidR="002E102E" w:rsidRPr="001F6AB8">
        <w:rPr>
          <w:rFonts w:ascii="David" w:hAnsi="David" w:cs="David" w:hint="cs"/>
        </w:rPr>
        <w:t>evolutionary algorithms</w:t>
      </w:r>
      <w:r w:rsidR="002E102E">
        <w:rPr>
          <w:rFonts w:ascii="David" w:hAnsi="David" w:cs="David"/>
        </w:rPr>
        <w:t>, Borg</w:t>
      </w:r>
    </w:p>
    <w:p w14:paraId="127C9448" w14:textId="6E31DFF0" w:rsidR="00493CA4" w:rsidRDefault="00493CA4" w:rsidP="007872A6">
      <w:pPr>
        <w:spacing w:line="360" w:lineRule="auto"/>
        <w:ind w:right="-2"/>
        <w:jc w:val="both"/>
        <w:rPr>
          <w:rFonts w:ascii="David" w:hAnsi="David" w:cs="David"/>
        </w:rPr>
      </w:pPr>
      <w:r>
        <w:rPr>
          <w:rFonts w:ascii="David" w:hAnsi="David" w:cs="David"/>
        </w:rPr>
        <w:t>meteorological parameters</w:t>
      </w:r>
    </w:p>
    <w:p w14:paraId="7DD31C0D" w14:textId="77777777" w:rsidR="005D214D" w:rsidRPr="001F6AB8" w:rsidRDefault="005D214D" w:rsidP="003F702D">
      <w:pPr>
        <w:spacing w:line="360" w:lineRule="auto"/>
        <w:ind w:right="-2"/>
        <w:jc w:val="both"/>
        <w:rPr>
          <w:rFonts w:ascii="David" w:hAnsi="David" w:cs="David" w:hint="cs"/>
        </w:rPr>
      </w:pPr>
    </w:p>
    <w:p w14:paraId="5F682341" w14:textId="77777777" w:rsidR="00C54566" w:rsidRDefault="00C54566" w:rsidP="003F702D">
      <w:pPr>
        <w:spacing w:line="360" w:lineRule="auto"/>
        <w:ind w:right="-2"/>
        <w:jc w:val="both"/>
        <w:rPr>
          <w:rFonts w:ascii="David" w:hAnsi="David" w:cs="David"/>
          <w:b/>
          <w:bCs/>
        </w:rPr>
      </w:pPr>
    </w:p>
    <w:p w14:paraId="3714EA42" w14:textId="77777777" w:rsidR="00C54566" w:rsidRDefault="00C54566" w:rsidP="003F702D">
      <w:pPr>
        <w:spacing w:line="360" w:lineRule="auto"/>
        <w:ind w:right="-2"/>
        <w:jc w:val="both"/>
        <w:rPr>
          <w:rFonts w:ascii="David" w:hAnsi="David" w:cs="David"/>
          <w:b/>
          <w:bCs/>
        </w:rPr>
      </w:pPr>
    </w:p>
    <w:p w14:paraId="1762D558" w14:textId="77777777" w:rsidR="00C54566" w:rsidRDefault="00C54566" w:rsidP="003F702D">
      <w:pPr>
        <w:spacing w:line="360" w:lineRule="auto"/>
        <w:ind w:right="-2"/>
        <w:jc w:val="both"/>
        <w:rPr>
          <w:rFonts w:ascii="David" w:hAnsi="David" w:cs="David"/>
          <w:b/>
          <w:bCs/>
        </w:rPr>
      </w:pPr>
    </w:p>
    <w:p w14:paraId="0B6A8B92" w14:textId="77777777" w:rsidR="00C54566" w:rsidRDefault="00C54566" w:rsidP="003F702D">
      <w:pPr>
        <w:spacing w:line="360" w:lineRule="auto"/>
        <w:ind w:right="-2"/>
        <w:jc w:val="both"/>
        <w:rPr>
          <w:rFonts w:ascii="David" w:hAnsi="David" w:cs="David"/>
          <w:b/>
          <w:bCs/>
        </w:rPr>
      </w:pPr>
    </w:p>
    <w:p w14:paraId="6D7E3A28" w14:textId="77777777" w:rsidR="00C54566" w:rsidRDefault="00C54566" w:rsidP="003F702D">
      <w:pPr>
        <w:spacing w:line="360" w:lineRule="auto"/>
        <w:ind w:right="-2"/>
        <w:jc w:val="both"/>
        <w:rPr>
          <w:rFonts w:ascii="David" w:hAnsi="David" w:cs="David"/>
          <w:b/>
          <w:bCs/>
        </w:rPr>
      </w:pPr>
    </w:p>
    <w:p w14:paraId="2F7D6765" w14:textId="25988829" w:rsidR="00C54566" w:rsidRDefault="00C54566" w:rsidP="003F702D">
      <w:pPr>
        <w:spacing w:line="360" w:lineRule="auto"/>
        <w:ind w:right="-2"/>
        <w:jc w:val="both"/>
        <w:rPr>
          <w:rFonts w:ascii="David" w:hAnsi="David" w:cs="David"/>
          <w:b/>
          <w:bCs/>
        </w:rPr>
      </w:pPr>
    </w:p>
    <w:p w14:paraId="67AC465D" w14:textId="77777777" w:rsidR="00977826" w:rsidRDefault="00977826" w:rsidP="003F702D">
      <w:pPr>
        <w:spacing w:line="360" w:lineRule="auto"/>
        <w:ind w:right="-2"/>
        <w:jc w:val="both"/>
        <w:rPr>
          <w:rFonts w:ascii="David" w:hAnsi="David" w:cs="David"/>
          <w:b/>
          <w:bCs/>
        </w:rPr>
      </w:pPr>
    </w:p>
    <w:p w14:paraId="4EBF716B" w14:textId="77777777" w:rsidR="00C54566" w:rsidRDefault="00C54566" w:rsidP="003F702D">
      <w:pPr>
        <w:spacing w:line="360" w:lineRule="auto"/>
        <w:ind w:right="-2"/>
        <w:jc w:val="both"/>
        <w:rPr>
          <w:rFonts w:ascii="David" w:hAnsi="David" w:cs="David"/>
          <w:b/>
          <w:bCs/>
        </w:rPr>
      </w:pPr>
    </w:p>
    <w:p w14:paraId="3B9800A1" w14:textId="77777777" w:rsidR="00C54566" w:rsidRDefault="00C54566" w:rsidP="003F702D">
      <w:pPr>
        <w:spacing w:line="360" w:lineRule="auto"/>
        <w:ind w:right="-2"/>
        <w:jc w:val="both"/>
        <w:rPr>
          <w:rFonts w:ascii="David" w:hAnsi="David" w:cs="David"/>
          <w:b/>
          <w:bCs/>
        </w:rPr>
      </w:pPr>
    </w:p>
    <w:p w14:paraId="0C268C8E" w14:textId="216F0824"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31E2C6F1"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4979CC">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7]","plainTextFormattedCitation":"[17]","previouslyFormattedCitation":"[16]"},"properties":{"noteIndex":0},"schema":"https://github.com/citation-style-language/schema/raw/master/csl-citation.json"}</w:instrText>
      </w:r>
      <w:r w:rsidR="00D07AA4" w:rsidRPr="001F6AB8">
        <w:rPr>
          <w:rFonts w:ascii="David" w:hAnsi="David" w:cs="David" w:hint="cs"/>
        </w:rPr>
        <w:fldChar w:fldCharType="separate"/>
      </w:r>
      <w:r w:rsidR="004979CC" w:rsidRPr="004979CC">
        <w:rPr>
          <w:rFonts w:ascii="David" w:hAnsi="David" w:cs="David"/>
          <w:noProof/>
        </w:rPr>
        <w:t>[17]</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models, </w:t>
      </w:r>
      <w:proofErr w:type="spellStart"/>
      <w:r w:rsidR="004F44C8" w:rsidRPr="001F6AB8">
        <w:rPr>
          <w:rFonts w:ascii="David" w:hAnsi="David" w:cs="David" w:hint="cs"/>
          <w:color w:val="000000"/>
        </w:rPr>
        <w:t>Lagrangian</w:t>
      </w:r>
      <w:proofErr w:type="spellEnd"/>
      <w:r w:rsidR="004F44C8" w:rsidRPr="001F6AB8">
        <w:rPr>
          <w:rFonts w:ascii="David" w:hAnsi="David" w:cs="David" w:hint="cs"/>
          <w:color w:val="000000"/>
        </w:rPr>
        <w:t xml:space="preserve">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3178D9">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0]","plainTextFormattedCitation":"[10]","previouslyFormattedCitation":"[10]"},"properties":{"noteIndex":0},"schema":"https://github.com/citation-style-language/schema/raw/master/csl-citation.json"}</w:instrText>
      </w:r>
      <w:r w:rsidR="007E0839" w:rsidRPr="001F6AB8">
        <w:rPr>
          <w:rFonts w:ascii="David" w:hAnsi="David" w:cs="David" w:hint="cs"/>
          <w:color w:val="000000"/>
        </w:rPr>
        <w:fldChar w:fldCharType="separate"/>
      </w:r>
      <w:r w:rsidR="00F322EC" w:rsidRPr="00F322EC">
        <w:rPr>
          <w:rFonts w:ascii="David" w:hAnsi="David" w:cs="David"/>
          <w:noProof/>
          <w:color w:val="000000"/>
        </w:rPr>
        <w:t>[10]</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lastRenderedPageBreak/>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441BF157"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4979CC">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7]","plainTextFormattedCitation":"[17]","previouslyFormattedCitation":"[16]"},"properties":{"noteIndex":0},"schema":"https://github.com/citation-style-language/schema/raw/master/csl-citation.json"}</w:instrText>
      </w:r>
      <w:r w:rsidR="00725B91" w:rsidRPr="001F6AB8">
        <w:rPr>
          <w:rFonts w:ascii="David" w:hAnsi="David" w:cs="David" w:hint="cs"/>
          <w:color w:val="000000"/>
        </w:rPr>
        <w:fldChar w:fldCharType="separate"/>
      </w:r>
      <w:r w:rsidR="004979CC" w:rsidRPr="004979CC">
        <w:rPr>
          <w:rFonts w:ascii="David" w:hAnsi="David" w:cs="David"/>
          <w:noProof/>
          <w:color w:val="000000"/>
        </w:rPr>
        <w:t>[17]</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proofErr w:type="spellStart"/>
      <w:r w:rsidR="001827A8" w:rsidRPr="00B57010">
        <w:rPr>
          <w:rFonts w:ascii="David" w:hAnsi="David" w:cs="David" w:hint="cs"/>
          <w:color w:val="000000" w:themeColor="text1"/>
        </w:rPr>
        <w:t>Pasquill</w:t>
      </w:r>
      <w:proofErr w:type="spellEnd"/>
      <w:r w:rsidR="001827A8" w:rsidRPr="00B57010">
        <w:rPr>
          <w:rFonts w:ascii="David" w:hAnsi="David" w:cs="David" w:hint="cs"/>
          <w:color w:val="000000" w:themeColor="text1"/>
        </w:rPr>
        <w:t xml:space="preserve">-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lastRenderedPageBreak/>
        <w:t>[</w:t>
      </w:r>
      <w:proofErr w:type="spellStart"/>
      <w:r w:rsidR="002E2966" w:rsidRPr="00B57010">
        <w:rPr>
          <w:rFonts w:ascii="David" w:hAnsi="David" w:cs="David" w:hint="cs"/>
          <w:color w:val="FF0000"/>
        </w:rPr>
        <w:t>Pasquill</w:t>
      </w:r>
      <w:proofErr w:type="spellEnd"/>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9"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proofErr w:type="spellStart"/>
      <w:r w:rsidRPr="001F6AB8">
        <w:rPr>
          <w:rFonts w:ascii="David" w:hAnsi="David" w:cs="David" w:hint="cs"/>
          <w:color w:val="000000" w:themeColor="text1"/>
        </w:rPr>
        <w:t>Pasquill</w:t>
      </w:r>
      <w:proofErr w:type="spellEnd"/>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proofErr w:type="spellStart"/>
      <w:r w:rsidR="00C8129F" w:rsidRPr="001F6AB8">
        <w:rPr>
          <w:rFonts w:ascii="David" w:hAnsi="David" w:cs="David" w:hint="cs"/>
          <w:color w:val="000000" w:themeColor="text1"/>
        </w:rPr>
        <w:t>Pasquill</w:t>
      </w:r>
      <w:proofErr w:type="spellEnd"/>
      <w:r w:rsidR="00C8129F" w:rsidRPr="001F6AB8">
        <w:rPr>
          <w:rFonts w:ascii="David" w:hAnsi="David" w:cs="David" w:hint="cs"/>
          <w:color w:val="000000" w:themeColor="text1"/>
        </w:rPr>
        <w:t>-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w:t>
      </w:r>
      <w:proofErr w:type="spellStart"/>
      <w:r w:rsidR="003B4D39" w:rsidRPr="001F6AB8">
        <w:rPr>
          <w:rFonts w:ascii="David" w:hAnsi="David" w:cs="David" w:hint="cs"/>
          <w:color w:val="000000" w:themeColor="text1"/>
        </w:rPr>
        <w:t>alue</w:t>
      </w:r>
      <w:proofErr w:type="spellEnd"/>
      <w:r w:rsidR="003B4D39" w:rsidRPr="001F6AB8">
        <w:rPr>
          <w:rFonts w:ascii="David" w:hAnsi="David" w:cs="David" w:hint="cs"/>
          <w:color w:val="000000" w:themeColor="text1"/>
        </w:rPr>
        <w:t xml:space="preserv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57E910EB" w:rsidR="00171ECF" w:rsidRDefault="00091773" w:rsidP="003E2C99">
      <w:pPr>
        <w:spacing w:line="360" w:lineRule="auto"/>
        <w:ind w:right="-2" w:firstLine="720"/>
        <w:jc w:val="both"/>
        <w:rPr>
          <w:rFonts w:ascii="David" w:hAnsi="David" w:cs="David"/>
          <w:color w:val="FF0000"/>
          <w:rtl/>
        </w:rPr>
      </w:pPr>
      <w:r w:rsidRPr="001F6AB8">
        <w:rPr>
          <w:rFonts w:ascii="David" w:hAnsi="David" w:cs="David" w:hint="cs"/>
          <w:color w:val="000000" w:themeColor="text1"/>
        </w:rPr>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Pr>
          <w:rFonts w:ascii="David" w:hAnsi="David" w:cs="David"/>
          <w:color w:val="000000" w:themeColor="text1"/>
        </w:rPr>
        <w:t xml:space="preserve"> </w:t>
      </w:r>
      <w:r w:rsidRPr="001F6AB8">
        <w:rPr>
          <w:rFonts w:ascii="David" w:hAnsi="David" w:cs="David" w:hint="cs"/>
          <w:color w:val="000000" w:themeColor="text1"/>
        </w:rPr>
        <w:t xml:space="preserve">and buoyant generation of turbulence. </w:t>
      </w:r>
      <w:r w:rsidR="00173B9E">
        <w:rPr>
          <w:rFonts w:ascii="David" w:hAnsi="David" w:cs="David"/>
          <w:color w:val="000000" w:themeColor="text1"/>
        </w:rPr>
        <w:br/>
      </w:r>
      <w:r w:rsidR="00B22747" w:rsidRPr="00EC0A6C">
        <w:rPr>
          <w:rFonts w:ascii="David" w:hAnsi="David" w:cs="David" w:hint="cs"/>
          <w:color w:val="000000" w:themeColor="text1"/>
        </w:rPr>
        <w:t xml:space="preserve">Fluctuations in </w:t>
      </w:r>
      <w:r w:rsidR="002F77DC" w:rsidRPr="00EC0A6C">
        <w:rPr>
          <w:rFonts w:ascii="David" w:hAnsi="David" w:cs="David" w:hint="cs"/>
          <w:color w:val="000000" w:themeColor="text1"/>
        </w:rPr>
        <w:t xml:space="preserve">wind direction may represent </w:t>
      </w:r>
      <w:r w:rsidR="002E25BC" w:rsidRPr="00EC0A6C">
        <w:rPr>
          <w:rFonts w:ascii="David" w:hAnsi="David" w:cs="David" w:hint="cs"/>
          <w:color w:val="000000" w:themeColor="text1"/>
        </w:rPr>
        <w:t xml:space="preserve">mechanical turbulence that </w:t>
      </w:r>
      <w:r w:rsidR="007A0F6E" w:rsidRPr="00EC0A6C">
        <w:rPr>
          <w:rFonts w:ascii="David" w:hAnsi="David" w:cs="David" w:hint="cs"/>
          <w:color w:val="000000" w:themeColor="text1"/>
        </w:rPr>
        <w:t>is formed by the friction with Earth’s surface</w:t>
      </w:r>
      <w:r w:rsidR="00EC0A6C" w:rsidRPr="00EC0A6C">
        <w:rPr>
          <w:rFonts w:ascii="David" w:hAnsi="David" w:cs="David"/>
          <w:color w:val="000000" w:themeColor="text1"/>
        </w:rPr>
        <w:t xml:space="preserve"> (</w:t>
      </w:r>
      <w:r w:rsidR="00E552C5">
        <w:rPr>
          <w:rFonts w:ascii="David" w:hAnsi="David" w:cs="David" w:hint="cs"/>
          <w:color w:val="000000" w:themeColor="text1"/>
          <w:rtl/>
        </w:rPr>
        <w:t xml:space="preserve">זה גם בציר </w:t>
      </w:r>
      <w:r w:rsidR="00E552C5">
        <w:rPr>
          <w:rFonts w:ascii="David" w:hAnsi="David" w:cs="David"/>
          <w:color w:val="000000" w:themeColor="text1"/>
        </w:rPr>
        <w:t>Z</w:t>
      </w:r>
      <w:r w:rsidR="00EC0A6C" w:rsidRPr="00EC0A6C">
        <w:rPr>
          <w:rFonts w:ascii="David" w:hAnsi="David" w:cs="David"/>
          <w:color w:val="000000" w:themeColor="text1"/>
        </w:rPr>
        <w:t>)</w:t>
      </w:r>
      <w:r w:rsidR="007A0F6E" w:rsidRPr="00EC0A6C">
        <w:rPr>
          <w:rFonts w:ascii="David" w:hAnsi="David" w:cs="David" w:hint="cs"/>
          <w:color w:val="000000" w:themeColor="text1"/>
        </w:rPr>
        <w:t xml:space="preserv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proofErr w:type="gramStart"/>
      <w:r w:rsidR="00100E82" w:rsidRPr="001F6AB8">
        <w:rPr>
          <w:rFonts w:ascii="David" w:hAnsi="David" w:cs="David" w:hint="cs"/>
          <w:color w:val="FF0000"/>
        </w:rPr>
        <w:t>….</w:t>
      </w:r>
      <w:r w:rsidR="00513EF1" w:rsidRPr="001F6AB8">
        <w:rPr>
          <w:rFonts w:ascii="David" w:hAnsi="David" w:cs="David" w:hint="cs"/>
          <w:color w:val="FF0000"/>
        </w:rPr>
        <w:t>NOT</w:t>
      </w:r>
      <w:proofErr w:type="gramEnd"/>
      <w:r w:rsidR="00513EF1" w:rsidRPr="001F6AB8">
        <w:rPr>
          <w:rFonts w:ascii="David" w:hAnsi="David" w:cs="David" w:hint="cs"/>
          <w:color w:val="FF0000"/>
        </w:rPr>
        <w:t xml:space="preserve"> SURE</w:t>
      </w:r>
      <w:r w:rsidR="0080587B" w:rsidRPr="001F6AB8">
        <w:rPr>
          <w:rFonts w:ascii="David" w:hAnsi="David" w:cs="David" w:hint="cs"/>
          <w:color w:val="FF0000"/>
        </w:rPr>
        <w:t xml:space="preserve"> ABOUT THIS</w:t>
      </w:r>
    </w:p>
    <w:p w14:paraId="1A64D8C6" w14:textId="7446E603" w:rsidR="00EC0A6C" w:rsidRDefault="004649E8" w:rsidP="004649E8">
      <w:pPr>
        <w:bidi/>
        <w:spacing w:line="360" w:lineRule="auto"/>
        <w:ind w:right="-2" w:firstLine="720"/>
        <w:jc w:val="both"/>
        <w:rPr>
          <w:rFonts w:ascii="David" w:hAnsi="David" w:cs="David" w:hint="cs"/>
          <w:color w:val="FF0000"/>
          <w:rtl/>
        </w:rPr>
      </w:pPr>
      <w:r>
        <w:rPr>
          <w:rFonts w:ascii="David" w:hAnsi="David" w:cs="David" w:hint="cs"/>
          <w:color w:val="FF0000"/>
          <w:rtl/>
        </w:rPr>
        <w:t xml:space="preserve">טורבולנציה </w:t>
      </w:r>
      <w:r w:rsidR="00EC0A6C">
        <w:rPr>
          <w:rFonts w:ascii="David" w:hAnsi="David" w:cs="David" w:hint="cs"/>
          <w:color w:val="FF0000"/>
          <w:rtl/>
        </w:rPr>
        <w:t>מכאני</w:t>
      </w:r>
      <w:r>
        <w:rPr>
          <w:rFonts w:ascii="David" w:hAnsi="David" w:cs="David" w:hint="cs"/>
          <w:color w:val="FF0000"/>
          <w:rtl/>
        </w:rPr>
        <w:t>ת</w:t>
      </w:r>
      <w:r w:rsidR="00591EDA">
        <w:rPr>
          <w:rFonts w:ascii="David" w:hAnsi="David" w:cs="David" w:hint="cs"/>
          <w:color w:val="FF0000"/>
          <w:rtl/>
        </w:rPr>
        <w:t xml:space="preserve"> (</w:t>
      </w:r>
      <w:r w:rsidR="00591EDA">
        <w:rPr>
          <w:rFonts w:ascii="David" w:hAnsi="David" w:cs="David"/>
          <w:color w:val="FF0000"/>
        </w:rPr>
        <w:t>u</w:t>
      </w:r>
      <w:r w:rsidR="00591EDA">
        <w:rPr>
          <w:rFonts w:ascii="David" w:hAnsi="David" w:cs="David" w:hint="cs"/>
          <w:color w:val="FF0000"/>
          <w:rtl/>
        </w:rPr>
        <w:t xml:space="preserve"> ממוצע)</w:t>
      </w:r>
      <w:r w:rsidR="00EC0A6C">
        <w:rPr>
          <w:rFonts w:ascii="David" w:hAnsi="David" w:cs="David" w:hint="cs"/>
          <w:color w:val="FF0000"/>
          <w:rtl/>
        </w:rPr>
        <w:t xml:space="preserve"> </w:t>
      </w:r>
      <w:r w:rsidR="00EC0A6C">
        <w:rPr>
          <w:rFonts w:ascii="David" w:hAnsi="David" w:cs="David"/>
          <w:color w:val="FF0000"/>
          <w:rtl/>
        </w:rPr>
        <w:t>–</w:t>
      </w:r>
      <w:r w:rsidR="00EC0A6C">
        <w:rPr>
          <w:rFonts w:ascii="David" w:hAnsi="David" w:cs="David" w:hint="cs"/>
          <w:color w:val="FF0000"/>
          <w:rtl/>
        </w:rPr>
        <w:t xml:space="preserve"> </w:t>
      </w:r>
      <w:r w:rsidR="00EC0A6C">
        <w:rPr>
          <w:rFonts w:ascii="David" w:hAnsi="David" w:cs="David"/>
          <w:color w:val="FF0000"/>
        </w:rPr>
        <w:t>du/</w:t>
      </w:r>
      <w:proofErr w:type="spellStart"/>
      <w:r w:rsidR="00EC0A6C">
        <w:rPr>
          <w:rFonts w:ascii="David" w:hAnsi="David" w:cs="David"/>
          <w:color w:val="FF0000"/>
        </w:rPr>
        <w:t>dz</w:t>
      </w:r>
      <w:proofErr w:type="spellEnd"/>
      <w:r w:rsidR="00533F8C">
        <w:rPr>
          <w:rFonts w:ascii="David" w:hAnsi="David" w:cs="David" w:hint="cs"/>
          <w:color w:val="FF0000"/>
          <w:rtl/>
        </w:rPr>
        <w:t>. בכיוון מעלה (</w:t>
      </w:r>
      <w:r w:rsidR="00533F8C">
        <w:rPr>
          <w:rFonts w:ascii="David" w:hAnsi="David" w:cs="David"/>
          <w:color w:val="FF0000"/>
        </w:rPr>
        <w:t>w</w:t>
      </w:r>
      <w:r w:rsidR="00533F8C">
        <w:rPr>
          <w:rFonts w:ascii="David" w:hAnsi="David" w:cs="David" w:hint="cs"/>
          <w:color w:val="FF0000"/>
          <w:rtl/>
        </w:rPr>
        <w:t xml:space="preserve">) אפשר להגיד שממוצע </w:t>
      </w:r>
      <w:proofErr w:type="spellStart"/>
      <w:r w:rsidR="00533F8C">
        <w:rPr>
          <w:rFonts w:ascii="David" w:hAnsi="David" w:cs="David" w:hint="cs"/>
          <w:color w:val="FF0000"/>
          <w:rtl/>
        </w:rPr>
        <w:t>הפלקטואציות</w:t>
      </w:r>
      <w:proofErr w:type="spellEnd"/>
      <w:r w:rsidR="00533F8C">
        <w:rPr>
          <w:rFonts w:ascii="David" w:hAnsi="David" w:cs="David" w:hint="cs"/>
          <w:color w:val="FF0000"/>
          <w:rtl/>
        </w:rPr>
        <w:t xml:space="preserve"> הוא אפס ולכן זניח. </w:t>
      </w:r>
    </w:p>
    <w:p w14:paraId="57CD196F" w14:textId="09308C92" w:rsidR="00EC0A6C" w:rsidRDefault="00EC0A6C" w:rsidP="00EC0A6C">
      <w:pPr>
        <w:bidi/>
        <w:spacing w:line="360" w:lineRule="auto"/>
        <w:ind w:right="-2" w:firstLine="720"/>
        <w:jc w:val="both"/>
        <w:rPr>
          <w:rFonts w:ascii="David" w:hAnsi="David" w:cs="David"/>
          <w:color w:val="FF0000"/>
          <w:rtl/>
        </w:rPr>
      </w:pPr>
      <w:r>
        <w:rPr>
          <w:rFonts w:ascii="David" w:hAnsi="David" w:cs="David" w:hint="cs"/>
          <w:color w:val="FF0000"/>
          <w:rtl/>
        </w:rPr>
        <w:t xml:space="preserve">טורבולנציה תרמית </w:t>
      </w:r>
      <w:r>
        <w:rPr>
          <w:rFonts w:ascii="David" w:hAnsi="David" w:cs="David"/>
          <w:color w:val="FF0000"/>
          <w:rtl/>
        </w:rPr>
        <w:t>–</w:t>
      </w:r>
      <w:r>
        <w:rPr>
          <w:rFonts w:ascii="David" w:hAnsi="David" w:cs="David" w:hint="cs"/>
          <w:color w:val="FF0000"/>
          <w:rtl/>
        </w:rPr>
        <w:t xml:space="preserve"> </w:t>
      </w:r>
      <w:r>
        <w:rPr>
          <w:rFonts w:ascii="David" w:hAnsi="David" w:cs="David"/>
          <w:color w:val="FF0000"/>
        </w:rPr>
        <w:t>dT/</w:t>
      </w:r>
      <w:proofErr w:type="spellStart"/>
      <w:r>
        <w:rPr>
          <w:rFonts w:ascii="David" w:hAnsi="David" w:cs="David"/>
          <w:color w:val="FF0000"/>
        </w:rPr>
        <w:t>dz</w:t>
      </w:r>
      <w:proofErr w:type="spellEnd"/>
      <w:r>
        <w:rPr>
          <w:rFonts w:ascii="David" w:hAnsi="David" w:cs="David" w:hint="cs"/>
          <w:color w:val="FF0000"/>
          <w:rtl/>
        </w:rPr>
        <w:t xml:space="preserve"> </w:t>
      </w:r>
      <w:r w:rsidR="00591EDA">
        <w:rPr>
          <w:rFonts w:ascii="David" w:hAnsi="David" w:cs="David" w:hint="cs"/>
          <w:color w:val="FF0000"/>
          <w:rtl/>
        </w:rPr>
        <w:t>(</w:t>
      </w:r>
      <w:r w:rsidR="00591EDA">
        <w:rPr>
          <w:rFonts w:ascii="David" w:hAnsi="David" w:cs="David"/>
          <w:color w:val="FF0000"/>
        </w:rPr>
        <w:t>T</w:t>
      </w:r>
      <w:r w:rsidR="00591EDA">
        <w:rPr>
          <w:rFonts w:ascii="David" w:hAnsi="David" w:cs="David" w:hint="cs"/>
          <w:color w:val="FF0000"/>
          <w:rtl/>
        </w:rPr>
        <w:t xml:space="preserve"> ממוצע)</w:t>
      </w:r>
    </w:p>
    <w:p w14:paraId="268D7863" w14:textId="589D368E" w:rsidR="004701FE" w:rsidRDefault="004701FE" w:rsidP="004701FE">
      <w:pPr>
        <w:bidi/>
        <w:spacing w:line="360" w:lineRule="auto"/>
        <w:ind w:right="-2" w:firstLine="720"/>
        <w:jc w:val="both"/>
        <w:rPr>
          <w:rFonts w:ascii="David" w:hAnsi="David" w:cs="David"/>
          <w:color w:val="FF0000"/>
        </w:rPr>
      </w:pPr>
      <w:r>
        <w:rPr>
          <w:rFonts w:ascii="David" w:hAnsi="David" w:cs="David" w:hint="cs"/>
          <w:color w:val="FF0000"/>
          <w:rtl/>
        </w:rPr>
        <w:t xml:space="preserve">אולי אוריה </w:t>
      </w:r>
      <w:r w:rsidR="00461024">
        <w:rPr>
          <w:rFonts w:ascii="David" w:hAnsi="David" w:cs="David" w:hint="cs"/>
          <w:color w:val="FF0000"/>
          <w:rtl/>
        </w:rPr>
        <w:t xml:space="preserve">צריך </w:t>
      </w:r>
      <w:r w:rsidR="004862DE">
        <w:rPr>
          <w:rFonts w:ascii="David" w:hAnsi="David" w:cs="David" w:hint="cs"/>
          <w:color w:val="FF0000"/>
          <w:rtl/>
        </w:rPr>
        <w:t xml:space="preserve">למדוד לחות עם </w:t>
      </w:r>
      <w:proofErr w:type="spellStart"/>
      <w:r w:rsidR="004862DE">
        <w:rPr>
          <w:rFonts w:ascii="David" w:hAnsi="David" w:cs="David" w:hint="cs"/>
          <w:color w:val="FF0000"/>
          <w:rtl/>
        </w:rPr>
        <w:t>רחפן</w:t>
      </w:r>
      <w:proofErr w:type="spellEnd"/>
    </w:p>
    <w:p w14:paraId="2242B90F" w14:textId="31FED904" w:rsidR="002828F7" w:rsidRDefault="00E552C5" w:rsidP="002828F7">
      <w:pPr>
        <w:bidi/>
        <w:spacing w:line="360" w:lineRule="auto"/>
        <w:ind w:right="-2" w:firstLine="720"/>
        <w:jc w:val="both"/>
        <w:rPr>
          <w:rFonts w:ascii="David" w:hAnsi="David" w:cs="David"/>
          <w:color w:val="FF0000"/>
          <w:rtl/>
        </w:rPr>
      </w:pPr>
      <w:r>
        <w:rPr>
          <w:rFonts w:ascii="David" w:hAnsi="David" w:cs="David" w:hint="cs"/>
          <w:color w:val="FF0000"/>
          <w:rtl/>
        </w:rPr>
        <w:t xml:space="preserve">הפרעות במישור איקס וואי יוצרים שובלים וטורבולנציה </w:t>
      </w:r>
      <w:r>
        <w:rPr>
          <w:rFonts w:ascii="David" w:hAnsi="David" w:cs="David"/>
          <w:color w:val="FF0000"/>
        </w:rPr>
        <w:t>downwind</w:t>
      </w:r>
      <w:r>
        <w:rPr>
          <w:rFonts w:ascii="David" w:hAnsi="David" w:cs="David" w:hint="cs"/>
          <w:color w:val="FF0000"/>
          <w:rtl/>
        </w:rPr>
        <w:t xml:space="preserve"> (אותו גובה </w:t>
      </w:r>
      <w:r>
        <w:rPr>
          <w:rFonts w:ascii="David" w:hAnsi="David" w:cs="David"/>
          <w:color w:val="FF0000"/>
        </w:rPr>
        <w:t>z</w:t>
      </w:r>
      <w:r>
        <w:rPr>
          <w:rFonts w:ascii="David" w:hAnsi="David" w:cs="David" w:hint="cs"/>
          <w:color w:val="FF0000"/>
          <w:rtl/>
        </w:rPr>
        <w:t xml:space="preserve">). זה גזירת רוח במישור. בכיוון </w:t>
      </w:r>
      <w:proofErr w:type="spellStart"/>
      <w:r>
        <w:rPr>
          <w:rFonts w:ascii="David" w:hAnsi="David" w:cs="David" w:hint="cs"/>
          <w:color w:val="FF0000"/>
          <w:rtl/>
        </w:rPr>
        <w:t>הורטיקלי</w:t>
      </w:r>
      <w:proofErr w:type="spellEnd"/>
      <w:r>
        <w:rPr>
          <w:rFonts w:ascii="David" w:hAnsi="David" w:cs="David" w:hint="cs"/>
          <w:color w:val="FF0000"/>
          <w:rtl/>
        </w:rPr>
        <w:t xml:space="preserve"> כתוצאה </w:t>
      </w:r>
      <w:proofErr w:type="spellStart"/>
      <w:r>
        <w:rPr>
          <w:rFonts w:ascii="David" w:hAnsi="David" w:cs="David" w:hint="cs"/>
          <w:color w:val="FF0000"/>
          <w:rtl/>
        </w:rPr>
        <w:t>מחיספוס</w:t>
      </w:r>
      <w:proofErr w:type="spellEnd"/>
      <w:r>
        <w:rPr>
          <w:rFonts w:ascii="David" w:hAnsi="David" w:cs="David" w:hint="cs"/>
          <w:color w:val="FF0000"/>
          <w:rtl/>
        </w:rPr>
        <w:t xml:space="preserve"> עם הקרקע. </w:t>
      </w:r>
    </w:p>
    <w:p w14:paraId="18D83005" w14:textId="6E5A2696" w:rsidR="001E3436" w:rsidRDefault="001E3436" w:rsidP="001E3436">
      <w:pPr>
        <w:bidi/>
        <w:spacing w:line="360" w:lineRule="auto"/>
        <w:ind w:right="-2" w:firstLine="720"/>
        <w:jc w:val="both"/>
        <w:rPr>
          <w:rFonts w:ascii="David" w:hAnsi="David" w:cs="David"/>
          <w:color w:val="FF0000"/>
          <w:rtl/>
        </w:rPr>
      </w:pPr>
      <w:r>
        <w:rPr>
          <w:rFonts w:ascii="David" w:hAnsi="David" w:cs="David" w:hint="cs"/>
          <w:color w:val="FF0000"/>
          <w:rtl/>
        </w:rPr>
        <w:t xml:space="preserve">עוד תופעה שיוצרת טורבולנציה זה ציפה תרמית, כתוצאה משינוים תרמיים. רק בכיוון </w:t>
      </w:r>
      <w:r>
        <w:rPr>
          <w:rFonts w:ascii="David" w:hAnsi="David" w:cs="David"/>
          <w:color w:val="FF0000"/>
        </w:rPr>
        <w:t>z</w:t>
      </w:r>
      <w:r>
        <w:rPr>
          <w:rFonts w:ascii="David" w:hAnsi="David" w:cs="David" w:hint="cs"/>
          <w:color w:val="FF0000"/>
          <w:rtl/>
        </w:rPr>
        <w:t xml:space="preserve">. </w:t>
      </w:r>
    </w:p>
    <w:p w14:paraId="13874AF2" w14:textId="16E5366A"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lastRenderedPageBreak/>
        <w:t xml:space="preserve">המכאני תמיד מעודד טורבולנציה. תרמי יכול או לעודד טורבולנציה או לדכא טורבולנציה, תלוי במצב האטמוספירי. </w:t>
      </w:r>
    </w:p>
    <w:p w14:paraId="72654FB4" w14:textId="183FA470"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אולי הקשר בין </w:t>
      </w:r>
      <w:r>
        <w:rPr>
          <w:rFonts w:ascii="David" w:hAnsi="David" w:cs="David"/>
          <w:color w:val="FF0000"/>
        </w:rPr>
        <w:t>u</w:t>
      </w:r>
      <w:r>
        <w:rPr>
          <w:rFonts w:ascii="David" w:hAnsi="David" w:cs="David" w:hint="cs"/>
          <w:color w:val="FF0000"/>
          <w:rtl/>
        </w:rPr>
        <w:t xml:space="preserve"> ו-</w:t>
      </w:r>
      <w:r>
        <w:rPr>
          <w:rFonts w:ascii="David" w:hAnsi="David" w:cs="David"/>
          <w:color w:val="FF0000"/>
        </w:rPr>
        <w:t>W</w:t>
      </w:r>
      <w:r>
        <w:rPr>
          <w:rFonts w:ascii="David" w:hAnsi="David" w:cs="David" w:hint="cs"/>
          <w:color w:val="FF0000"/>
          <w:rtl/>
        </w:rPr>
        <w:t xml:space="preserve"> שדוד הראה זה ההסבר לשיטת חישוב סיגמא A. </w:t>
      </w:r>
    </w:p>
    <w:p w14:paraId="5C942E78" w14:textId="082614CF" w:rsidR="00C90AB9" w:rsidRPr="001E3436" w:rsidRDefault="0057759E" w:rsidP="00C90AB9">
      <w:pPr>
        <w:bidi/>
        <w:spacing w:line="360" w:lineRule="auto"/>
        <w:ind w:right="-2" w:firstLine="720"/>
        <w:jc w:val="both"/>
        <w:rPr>
          <w:rFonts w:ascii="David" w:hAnsi="David" w:cs="David" w:hint="cs"/>
          <w:color w:val="FF0000"/>
          <w:rtl/>
        </w:rPr>
      </w:pPr>
      <w:r>
        <w:rPr>
          <w:rFonts w:ascii="David" w:hAnsi="David" w:cs="David" w:hint="cs"/>
          <w:color w:val="FF0000"/>
          <w:rtl/>
        </w:rPr>
        <w:t xml:space="preserve">אטמוספירה </w:t>
      </w:r>
      <w:proofErr w:type="spellStart"/>
      <w:r>
        <w:rPr>
          <w:rFonts w:ascii="David" w:hAnsi="David" w:cs="David" w:hint="cs"/>
          <w:color w:val="FF0000"/>
          <w:rtl/>
        </w:rPr>
        <w:t>אדיאבטית</w:t>
      </w:r>
      <w:proofErr w:type="spellEnd"/>
      <w:r>
        <w:rPr>
          <w:rFonts w:ascii="David" w:hAnsi="David" w:cs="David" w:hint="cs"/>
          <w:color w:val="FF0000"/>
          <w:rtl/>
        </w:rPr>
        <w:t xml:space="preserve"> = אטמוספירה ניטרלית. </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proofErr w:type="spellStart"/>
      <w:r w:rsidR="00AB5436" w:rsidRPr="001F6AB8">
        <w:rPr>
          <w:rFonts w:ascii="David" w:hAnsi="David" w:cs="David" w:hint="cs"/>
          <w:color w:val="FF0000"/>
        </w:rPr>
        <w:t>Nevatim</w:t>
      </w:r>
      <w:proofErr w:type="spellEnd"/>
      <w:r w:rsidR="00AB5436" w:rsidRPr="001F6AB8">
        <w:rPr>
          <w:rFonts w:ascii="David" w:hAnsi="David" w:cs="David" w:hint="cs"/>
          <w:color w:val="FF0000"/>
        </w:rPr>
        <w:t xml:space="preserve">/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w:t>
      </w:r>
      <w:proofErr w:type="spellStart"/>
      <w:r w:rsidR="00472EE8" w:rsidRPr="001F6AB8">
        <w:rPr>
          <w:rFonts w:ascii="David" w:hAnsi="David" w:cs="David" w:hint="cs"/>
          <w:color w:val="000000" w:themeColor="text1"/>
        </w:rPr>
        <w:t>Hovav</w:t>
      </w:r>
      <w:proofErr w:type="spellEnd"/>
      <w:r w:rsidR="00472EE8" w:rsidRPr="001F6AB8">
        <w:rPr>
          <w:rFonts w:ascii="David" w:hAnsi="David" w:cs="David" w:hint="cs"/>
          <w:color w:val="000000" w:themeColor="text1"/>
        </w:rPr>
        <w:t xml:space="preserve">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lastRenderedPageBreak/>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two sets of active 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proofErr w:type="spellStart"/>
      <w:r w:rsidR="008A73AB" w:rsidRPr="001F6AB8">
        <w:rPr>
          <w:rFonts w:ascii="David" w:hAnsi="David" w:cs="David" w:hint="cs"/>
        </w:rPr>
        <w:t>Pasquill</w:t>
      </w:r>
      <w:proofErr w:type="spellEnd"/>
      <w:r w:rsidR="008A73AB" w:rsidRPr="001F6AB8">
        <w:rPr>
          <w:rFonts w:ascii="David" w:hAnsi="David" w:cs="David" w:hint="cs"/>
        </w:rPr>
        <w:t xml:space="preserve">–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w:t>
      </w:r>
      <w:proofErr w:type="spellStart"/>
      <w:r w:rsidR="000E566F" w:rsidRPr="00ED534E">
        <w:rPr>
          <w:rFonts w:ascii="David" w:hAnsi="David" w:cs="David" w:hint="cs"/>
        </w:rPr>
        <w:t>Pasquill</w:t>
      </w:r>
      <w:proofErr w:type="spellEnd"/>
      <w:r w:rsidR="000E566F" w:rsidRPr="00ED534E">
        <w:rPr>
          <w:rFonts w:ascii="David" w:hAnsi="David" w:cs="David" w:hint="cs"/>
        </w:rPr>
        <w:t xml:space="preserve">–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w:t>
      </w:r>
      <w:r w:rsidR="007B36CD">
        <w:rPr>
          <w:rFonts w:ascii="David" w:hAnsi="David" w:cs="David"/>
        </w:rPr>
        <w:lastRenderedPageBreak/>
        <w:t xml:space="preserve">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w:t>
      </w:r>
      <w:proofErr w:type="spellStart"/>
      <w:r w:rsidR="0042012C" w:rsidRPr="00AB2BBF">
        <w:rPr>
          <w:rFonts w:ascii="David" w:hAnsi="David" w:cs="David" w:hint="cs"/>
        </w:rPr>
        <w:t>ing</w:t>
      </w:r>
      <w:proofErr w:type="spellEnd"/>
      <w:r w:rsidR="0042012C" w:rsidRPr="00AB2BBF">
        <w:rPr>
          <w:rFonts w:ascii="David" w:hAnsi="David" w:cs="David" w:hint="cs"/>
        </w:rPr>
        <w:t xml:space="preserve">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w:t>
      </w:r>
      <w:r w:rsidR="00862EDC" w:rsidRPr="00862EDC">
        <w:rPr>
          <w:rFonts w:ascii="David" w:hAnsi="David" w:cs="David" w:hint="cs"/>
        </w:rPr>
        <w:lastRenderedPageBreak/>
        <w:t xml:space="preserve">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קחת מקרה </w:t>
      </w:r>
      <w:proofErr w:type="spellStart"/>
      <w:r w:rsidRPr="001F6AB8">
        <w:rPr>
          <w:rFonts w:ascii="David" w:hAnsi="David" w:cs="David" w:hint="cs"/>
          <w:b/>
          <w:bCs/>
          <w:color w:val="000000"/>
          <w:rtl/>
        </w:rPr>
        <w:t>אמיתי</w:t>
      </w:r>
      <w:proofErr w:type="spellEnd"/>
      <w:r w:rsidRPr="001F6AB8">
        <w:rPr>
          <w:rFonts w:ascii="David" w:hAnsi="David" w:cs="David" w:hint="cs"/>
          <w:b/>
          <w:bCs/>
          <w:color w:val="000000"/>
          <w:rtl/>
        </w:rPr>
        <w:t xml:space="preserve">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מעבר ל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proofErr w:type="spellStart"/>
      <w:r w:rsidRPr="001F6AB8">
        <w:rPr>
          <w:rFonts w:ascii="David" w:hAnsi="David" w:cs="David" w:hint="cs"/>
          <w:b/>
          <w:bCs/>
          <w:color w:val="000000"/>
          <w:rtl/>
        </w:rPr>
        <w:t>הדאטה</w:t>
      </w:r>
      <w:proofErr w:type="spellEnd"/>
      <w:r w:rsidRPr="001F6AB8">
        <w:rPr>
          <w:rFonts w:ascii="David" w:hAnsi="David" w:cs="David" w:hint="cs"/>
          <w:b/>
          <w:bCs/>
          <w:color w:val="000000"/>
          <w:rtl/>
        </w:rPr>
        <w:t xml:space="preserve">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t xml:space="preserve">עבור נתונים </w:t>
      </w:r>
      <w:proofErr w:type="spellStart"/>
      <w:r>
        <w:rPr>
          <w:rFonts w:ascii="David" w:hAnsi="David" w:cs="David" w:hint="cs"/>
          <w:b/>
          <w:bCs/>
          <w:color w:val="000000"/>
          <w:rtl/>
        </w:rPr>
        <w:t>אמיתיים</w:t>
      </w:r>
      <w:proofErr w:type="spellEnd"/>
      <w:r>
        <w:rPr>
          <w:rFonts w:ascii="David" w:hAnsi="David" w:cs="David" w:hint="cs"/>
          <w:b/>
          <w:bCs/>
          <w:color w:val="000000"/>
          <w:rtl/>
        </w:rPr>
        <w:t xml:space="preserve"> </w:t>
      </w:r>
      <w:r>
        <w:rPr>
          <w:rFonts w:ascii="David" w:hAnsi="David" w:cs="David"/>
          <w:b/>
          <w:bCs/>
          <w:color w:val="000000"/>
          <w:rtl/>
        </w:rPr>
        <w:t>–</w:t>
      </w:r>
      <w:r>
        <w:rPr>
          <w:rFonts w:ascii="David" w:hAnsi="David" w:cs="David" w:hint="cs"/>
          <w:b/>
          <w:bCs/>
          <w:color w:val="000000"/>
          <w:rtl/>
        </w:rPr>
        <w:t xml:space="preserve"> אולי אפשר לבדוק נקודות תלת </w:t>
      </w:r>
      <w:proofErr w:type="spellStart"/>
      <w:r>
        <w:rPr>
          <w:rFonts w:ascii="David" w:hAnsi="David" w:cs="David" w:hint="cs"/>
          <w:b/>
          <w:bCs/>
          <w:color w:val="000000"/>
          <w:rtl/>
        </w:rPr>
        <w:t>מימדיות</w:t>
      </w:r>
      <w:proofErr w:type="spellEnd"/>
      <w:r>
        <w:rPr>
          <w:rFonts w:ascii="David" w:hAnsi="David" w:cs="David" w:hint="cs"/>
          <w:b/>
          <w:bCs/>
          <w:color w:val="000000"/>
          <w:rtl/>
        </w:rPr>
        <w:t xml:space="preserve">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lastRenderedPageBreak/>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w:t>
      </w:r>
      <w:proofErr w:type="gramStart"/>
      <w:r w:rsidRPr="001F6AB8">
        <w:rPr>
          <w:rFonts w:ascii="David" w:hAnsi="David" w:cs="David" w:hint="cs"/>
          <w:color w:val="000000"/>
        </w:rPr>
        <w:t>( detection</w:t>
      </w:r>
      <w:proofErr w:type="gramEnd"/>
      <w:r w:rsidRPr="001F6AB8">
        <w:rPr>
          <w:rFonts w:ascii="David" w:hAnsi="David" w:cs="David" w:hint="cs"/>
          <w:color w:val="000000"/>
        </w:rPr>
        <w:t xml:space="preserve">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w:t>
      </w:r>
      <w:proofErr w:type="spellStart"/>
      <w:proofErr w:type="gramStart"/>
      <w:r w:rsidRPr="001F6AB8">
        <w:rPr>
          <w:rFonts w:ascii="David" w:hAnsi="David" w:cs="David" w:hint="cs"/>
          <w:color w:val="000000"/>
        </w:rPr>
        <w:t>stacks.So</w:t>
      </w:r>
      <w:proofErr w:type="spellEnd"/>
      <w:proofErr w:type="gramEnd"/>
      <w:r w:rsidRPr="001F6AB8">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lastRenderedPageBreak/>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w:t>
      </w:r>
      <w:proofErr w:type="spellStart"/>
      <w:r w:rsidR="001B2E31" w:rsidRPr="001F6AB8">
        <w:rPr>
          <w:rFonts w:ascii="David" w:hAnsi="David" w:cs="David" w:hint="cs"/>
          <w:color w:val="000000" w:themeColor="text1"/>
        </w:rPr>
        <w:t>Pasquill</w:t>
      </w:r>
      <w:proofErr w:type="spellEnd"/>
      <w:r w:rsidR="001B2E31" w:rsidRPr="001F6AB8">
        <w:rPr>
          <w:rFonts w:ascii="David" w:hAnsi="David" w:cs="David" w:hint="cs"/>
          <w:color w:val="000000" w:themeColor="text1"/>
        </w:rPr>
        <w:t xml:space="preserve">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C828EA" w:rsidRDefault="00444E08" w:rsidP="00F627C3">
      <w:pPr>
        <w:spacing w:line="360" w:lineRule="auto"/>
        <w:ind w:right="-2"/>
        <w:rPr>
          <w:rFonts w:ascii="David" w:hAnsi="David" w:cs="David" w:hint="cs"/>
          <w:noProof/>
          <w:color w:val="000000" w:themeColor="text1"/>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6">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15B2D157" w14:textId="65DA2BF7" w:rsidR="004979CC" w:rsidRPr="004979CC" w:rsidRDefault="008901CA" w:rsidP="004979CC">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4979CC" w:rsidRPr="004979CC">
        <w:rPr>
          <w:rFonts w:ascii="David" w:hAnsi="David" w:cs="David"/>
          <w:noProof/>
        </w:rPr>
        <w:t>[1]</w:t>
      </w:r>
      <w:r w:rsidR="004979CC" w:rsidRPr="004979CC">
        <w:rPr>
          <w:rFonts w:ascii="David" w:hAnsi="David" w:cs="David"/>
          <w:noProof/>
        </w:rPr>
        <w:tab/>
        <w:t xml:space="preserve">J. H. Seinfeld and S. N. Pandis, </w:t>
      </w:r>
      <w:r w:rsidR="004979CC" w:rsidRPr="004979CC">
        <w:rPr>
          <w:rFonts w:ascii="David" w:hAnsi="David" w:cs="David"/>
          <w:i/>
          <w:iCs/>
          <w:noProof/>
        </w:rPr>
        <w:t>Atmospheric chemistry and physics - from air pollution to climate change</w:t>
      </w:r>
      <w:r w:rsidR="004979CC" w:rsidRPr="004979CC">
        <w:rPr>
          <w:rFonts w:ascii="David" w:hAnsi="David" w:cs="David"/>
          <w:noProof/>
        </w:rPr>
        <w:t>, Second edi. Wiley-Interscience, 2006.</w:t>
      </w:r>
    </w:p>
    <w:p w14:paraId="0815BC98"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2]</w:t>
      </w:r>
      <w:r w:rsidRPr="004979CC">
        <w:rPr>
          <w:rFonts w:ascii="David" w:hAnsi="David" w:cs="David"/>
          <w:noProof/>
        </w:rPr>
        <w:tab/>
        <w:t>WHO, “Ambient air pollution: Health impacts,” 2019. [Online]. Available: https://www.who.int/airpollution/ambient/health-impacts/en/. [Accessed: 10-Mar-2019].</w:t>
      </w:r>
    </w:p>
    <w:p w14:paraId="44F0B95B"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3]</w:t>
      </w:r>
      <w:r w:rsidRPr="004979CC">
        <w:rPr>
          <w:rFonts w:ascii="David" w:hAnsi="David" w:cs="David"/>
          <w:noProof/>
        </w:rPr>
        <w:tab/>
        <w:t xml:space="preserve">IPCC, </w:t>
      </w:r>
      <w:r w:rsidRPr="004979CC">
        <w:rPr>
          <w:rFonts w:ascii="David" w:hAnsi="David" w:cs="David"/>
          <w:i/>
          <w:iCs/>
          <w:noProof/>
        </w:rPr>
        <w:t>Climate Change 2013</w:t>
      </w:r>
      <w:r w:rsidRPr="004979CC">
        <w:rPr>
          <w:rFonts w:ascii="David" w:hAnsi="David" w:cs="David"/>
          <w:noProof/>
        </w:rPr>
        <w:t>, vol. 5. 2014.</w:t>
      </w:r>
    </w:p>
    <w:p w14:paraId="6203C35B"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4]</w:t>
      </w:r>
      <w:r w:rsidRPr="004979CC">
        <w:rPr>
          <w:rFonts w:ascii="David" w:hAnsi="David" w:cs="David"/>
          <w:noProof/>
        </w:rPr>
        <w:tab/>
        <w:t xml:space="preserve">A. M. Fiore, V. Naik, and E. M. Leibensperger, “Air quality and climate connections,” </w:t>
      </w:r>
      <w:r w:rsidRPr="004979CC">
        <w:rPr>
          <w:rFonts w:ascii="David" w:hAnsi="David" w:cs="David"/>
          <w:i/>
          <w:iCs/>
          <w:noProof/>
        </w:rPr>
        <w:t>J. Air Waste Manag. Assoc.</w:t>
      </w:r>
      <w:r w:rsidRPr="004979CC">
        <w:rPr>
          <w:rFonts w:ascii="David" w:hAnsi="David" w:cs="David"/>
          <w:noProof/>
        </w:rPr>
        <w:t>, vol. 65, no. 6, pp. 645–685, 2015.</w:t>
      </w:r>
    </w:p>
    <w:p w14:paraId="456A5818"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5]</w:t>
      </w:r>
      <w:r w:rsidRPr="004979CC">
        <w:rPr>
          <w:rFonts w:ascii="David" w:hAnsi="David" w:cs="David"/>
          <w:noProof/>
        </w:rPr>
        <w:tab/>
        <w:t xml:space="preserve">M. I. Mead </w:t>
      </w:r>
      <w:r w:rsidRPr="004979CC">
        <w:rPr>
          <w:rFonts w:ascii="David" w:hAnsi="David" w:cs="David"/>
          <w:i/>
          <w:iCs/>
          <w:noProof/>
        </w:rPr>
        <w:t>et al.</w:t>
      </w:r>
      <w:r w:rsidRPr="004979CC">
        <w:rPr>
          <w:rFonts w:ascii="David" w:hAnsi="David" w:cs="David"/>
          <w:noProof/>
        </w:rPr>
        <w:t xml:space="preserve">, “The use of electrochemical sensors for monitoring urban air quality in low-cost, high-density networks,” </w:t>
      </w:r>
      <w:r w:rsidRPr="004979CC">
        <w:rPr>
          <w:rFonts w:ascii="David" w:hAnsi="David" w:cs="David"/>
          <w:i/>
          <w:iCs/>
          <w:noProof/>
        </w:rPr>
        <w:t>Atmos. Environ.</w:t>
      </w:r>
      <w:r w:rsidRPr="004979CC">
        <w:rPr>
          <w:rFonts w:ascii="David" w:hAnsi="David" w:cs="David"/>
          <w:noProof/>
        </w:rPr>
        <w:t>, vol. 70, pp. 186–203, 2013.</w:t>
      </w:r>
    </w:p>
    <w:p w14:paraId="1BC268FD"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6]</w:t>
      </w:r>
      <w:r w:rsidRPr="004979CC">
        <w:rPr>
          <w:rFonts w:ascii="David" w:hAnsi="David" w:cs="David"/>
          <w:noProof/>
        </w:rPr>
        <w:tab/>
        <w:t xml:space="preserve">S. Moltchanov, I. Levy, Y. Etzion, U. Lerner, D. M. Broday, and B. Fishbain, “On the feasibility of measuring urban air pollution by wireless distributed sensor networks,” </w:t>
      </w:r>
      <w:r w:rsidRPr="004979CC">
        <w:rPr>
          <w:rFonts w:ascii="David" w:hAnsi="David" w:cs="David"/>
          <w:i/>
          <w:iCs/>
          <w:noProof/>
        </w:rPr>
        <w:t>Sci. Total Environ.</w:t>
      </w:r>
      <w:r w:rsidRPr="004979CC">
        <w:rPr>
          <w:rFonts w:ascii="David" w:hAnsi="David" w:cs="David"/>
          <w:noProof/>
        </w:rPr>
        <w:t>, vol. 502, pp. 537–547, 2015.</w:t>
      </w:r>
    </w:p>
    <w:p w14:paraId="0C426457"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7]</w:t>
      </w:r>
      <w:r w:rsidRPr="004979CC">
        <w:rPr>
          <w:rFonts w:ascii="David" w:hAnsi="David" w:cs="David"/>
          <w:noProof/>
        </w:rPr>
        <w:tab/>
        <w:t xml:space="preserve">U. Lerner, T. Yacobi, I. Levy, S. A. Moltchanov, T. Cole-Hunter, and B. Fishbain, “The effect of ego-motion on environmental monitoring,” </w:t>
      </w:r>
      <w:r w:rsidRPr="004979CC">
        <w:rPr>
          <w:rFonts w:ascii="David" w:hAnsi="David" w:cs="David"/>
          <w:i/>
          <w:iCs/>
          <w:noProof/>
        </w:rPr>
        <w:t>Sci. Total Environ.</w:t>
      </w:r>
      <w:r w:rsidRPr="004979CC">
        <w:rPr>
          <w:rFonts w:ascii="David" w:hAnsi="David" w:cs="David"/>
          <w:noProof/>
        </w:rPr>
        <w:t>, vol. 533, pp. 8–16, 2015.</w:t>
      </w:r>
    </w:p>
    <w:p w14:paraId="6A101A72"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8]</w:t>
      </w:r>
      <w:r w:rsidRPr="004979CC">
        <w:rPr>
          <w:rFonts w:ascii="David" w:hAnsi="David" w:cs="David"/>
          <w:noProof/>
        </w:rPr>
        <w:tab/>
        <w:t xml:space="preserve">R. Piedrahita </w:t>
      </w:r>
      <w:r w:rsidRPr="004979CC">
        <w:rPr>
          <w:rFonts w:ascii="David" w:hAnsi="David" w:cs="David"/>
          <w:i/>
          <w:iCs/>
          <w:noProof/>
        </w:rPr>
        <w:t>et al.</w:t>
      </w:r>
      <w:r w:rsidRPr="004979CC">
        <w:rPr>
          <w:rFonts w:ascii="David" w:hAnsi="David" w:cs="David"/>
          <w:noProof/>
        </w:rPr>
        <w:t xml:space="preserve">, “The next generation of low-cost personal air quality sensors for quantitative exposure monitoring,” </w:t>
      </w:r>
      <w:r w:rsidRPr="004979CC">
        <w:rPr>
          <w:rFonts w:ascii="David" w:hAnsi="David" w:cs="David"/>
          <w:i/>
          <w:iCs/>
          <w:noProof/>
        </w:rPr>
        <w:t>Atmos. Meas. Tech.</w:t>
      </w:r>
      <w:r w:rsidRPr="004979CC">
        <w:rPr>
          <w:rFonts w:ascii="David" w:hAnsi="David" w:cs="David"/>
          <w:noProof/>
        </w:rPr>
        <w:t>, vol. 7, no. 10, pp. 3325–3336, 2014.</w:t>
      </w:r>
    </w:p>
    <w:p w14:paraId="06D37424"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9]</w:t>
      </w:r>
      <w:r w:rsidRPr="004979CC">
        <w:rPr>
          <w:rFonts w:ascii="David" w:hAnsi="David" w:cs="David"/>
          <w:noProof/>
        </w:rPr>
        <w:tab/>
        <w:t xml:space="preserve">A. F. Stein, V. Isakov, J. Godowitch, and R. R. Draxler, “A hybrid modeling approach to resolve pollutant concentrations in an urban area,” </w:t>
      </w:r>
      <w:r w:rsidRPr="004979CC">
        <w:rPr>
          <w:rFonts w:ascii="David" w:hAnsi="David" w:cs="David"/>
          <w:i/>
          <w:iCs/>
          <w:noProof/>
        </w:rPr>
        <w:t>Atmos. Environ.</w:t>
      </w:r>
      <w:r w:rsidRPr="004979CC">
        <w:rPr>
          <w:rFonts w:ascii="David" w:hAnsi="David" w:cs="David"/>
          <w:noProof/>
        </w:rPr>
        <w:t>, vol. 41, no. 40, pp. 9410–9426, 2007.</w:t>
      </w:r>
    </w:p>
    <w:p w14:paraId="791B2BB1"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10]</w:t>
      </w:r>
      <w:r w:rsidRPr="004979CC">
        <w:rPr>
          <w:rFonts w:ascii="David" w:hAnsi="David" w:cs="David"/>
          <w:noProof/>
        </w:rPr>
        <w:tab/>
        <w:t xml:space="preserve">M. Hutchinson, H. Oh, and W. H. Chen, “A review of source term estimation methods for atmospheric dispersion events using static or mobile sensors,” </w:t>
      </w:r>
      <w:r w:rsidRPr="004979CC">
        <w:rPr>
          <w:rFonts w:ascii="David" w:hAnsi="David" w:cs="David"/>
          <w:i/>
          <w:iCs/>
          <w:noProof/>
        </w:rPr>
        <w:t>Inf. Fusion</w:t>
      </w:r>
      <w:r w:rsidRPr="004979CC">
        <w:rPr>
          <w:rFonts w:ascii="David" w:hAnsi="David" w:cs="David"/>
          <w:noProof/>
        </w:rPr>
        <w:t>, vol. 36, pp. 130–148, 2017.</w:t>
      </w:r>
    </w:p>
    <w:p w14:paraId="2268225C"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11]</w:t>
      </w:r>
      <w:r w:rsidRPr="004979CC">
        <w:rPr>
          <w:rFonts w:ascii="David" w:hAnsi="David" w:cs="David"/>
          <w:noProof/>
        </w:rPr>
        <w:tab/>
        <w:t xml:space="preserve">B. Liu, O. Dousse, P. Nain, and D. Towsley, “Dynamic coverage of mobile sensor networks,” </w:t>
      </w:r>
      <w:r w:rsidRPr="004979CC">
        <w:rPr>
          <w:rFonts w:ascii="David" w:hAnsi="David" w:cs="David"/>
          <w:i/>
          <w:iCs/>
          <w:noProof/>
        </w:rPr>
        <w:t>IEEE Trans. Parallel Distrib. Syst.</w:t>
      </w:r>
      <w:r w:rsidRPr="004979CC">
        <w:rPr>
          <w:rFonts w:ascii="David" w:hAnsi="David" w:cs="David"/>
          <w:noProof/>
        </w:rPr>
        <w:t>, vol. 24, no. 2, pp. 301–311, 2013.</w:t>
      </w:r>
    </w:p>
    <w:p w14:paraId="0FFADD0C"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12]</w:t>
      </w:r>
      <w:r w:rsidRPr="004979CC">
        <w:rPr>
          <w:rFonts w:ascii="David" w:hAnsi="David" w:cs="David"/>
          <w:noProof/>
        </w:rPr>
        <w:tab/>
        <w:t xml:space="preserve">Q. Zhao and A. Swami, “Coverage and Connectivity in Wireless Sensor Networks,” </w:t>
      </w:r>
      <w:r w:rsidRPr="004979CC">
        <w:rPr>
          <w:rFonts w:ascii="David" w:hAnsi="David" w:cs="David"/>
          <w:i/>
          <w:iCs/>
          <w:noProof/>
        </w:rPr>
        <w:t>Adapt. Cross Layer Des. Wirel. Networks</w:t>
      </w:r>
      <w:r w:rsidRPr="004979CC">
        <w:rPr>
          <w:rFonts w:ascii="David" w:hAnsi="David" w:cs="David"/>
          <w:noProof/>
        </w:rPr>
        <w:t>, pp. 301–323, 2010.</w:t>
      </w:r>
    </w:p>
    <w:p w14:paraId="25FEBCA0"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13]</w:t>
      </w:r>
      <w:r w:rsidRPr="004979CC">
        <w:rPr>
          <w:rFonts w:ascii="David" w:hAnsi="David" w:cs="David"/>
          <w:noProof/>
        </w:rPr>
        <w:tab/>
        <w:t xml:space="preserve">H. Zhang and C. Liu, “A Review on Node Deployment of Wireless Sensor Network,” </w:t>
      </w:r>
      <w:r w:rsidRPr="004979CC">
        <w:rPr>
          <w:rFonts w:ascii="David" w:hAnsi="David" w:cs="David"/>
          <w:i/>
          <w:iCs/>
          <w:noProof/>
        </w:rPr>
        <w:t>IJCSI Int. J. Comput. Sci. Issues</w:t>
      </w:r>
      <w:r w:rsidRPr="004979CC">
        <w:rPr>
          <w:rFonts w:ascii="David" w:hAnsi="David" w:cs="David"/>
          <w:noProof/>
        </w:rPr>
        <w:t>, vol. 9, no. 6, pp. 378–383, 2012.</w:t>
      </w:r>
    </w:p>
    <w:p w14:paraId="3897007F"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14]</w:t>
      </w:r>
      <w:r w:rsidRPr="004979CC">
        <w:rPr>
          <w:rFonts w:ascii="David" w:hAnsi="David"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w:t>
      </w:r>
      <w:r w:rsidRPr="004979CC">
        <w:rPr>
          <w:rFonts w:ascii="David" w:hAnsi="David" w:cs="David"/>
          <w:noProof/>
        </w:rPr>
        <w:lastRenderedPageBreak/>
        <w:t xml:space="preserve">FadiKizel a, Yaela N. Golumbic a, i, Ayelet Baram-Tsabari i, Tamar Yacobi a, Dana Drahler a, Johan, “An evaluation tool kit of air quality micro-sensing units,” </w:t>
      </w:r>
      <w:r w:rsidRPr="004979CC">
        <w:rPr>
          <w:rFonts w:ascii="David" w:hAnsi="David" w:cs="David"/>
          <w:i/>
          <w:iCs/>
          <w:noProof/>
        </w:rPr>
        <w:t>Sci. Total Environ.</w:t>
      </w:r>
      <w:r w:rsidRPr="004979CC">
        <w:rPr>
          <w:rFonts w:ascii="David" w:hAnsi="David" w:cs="David"/>
          <w:noProof/>
        </w:rPr>
        <w:t>, vol. 575, no. September 2016, pp. 639–648, 2017.</w:t>
      </w:r>
    </w:p>
    <w:p w14:paraId="13FACEB9"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15]</w:t>
      </w:r>
      <w:r w:rsidRPr="004979CC">
        <w:rPr>
          <w:rFonts w:ascii="David" w:hAnsi="David" w:cs="David"/>
          <w:noProof/>
        </w:rPr>
        <w:tab/>
        <w:t xml:space="preserve">A. Boubrima, F. Matigot, W. Bechkit, H. Rivano, and A. Ruas, “Optimal deployment of wireless sensor networks for air pollution monitoring,” </w:t>
      </w:r>
      <w:r w:rsidRPr="004979CC">
        <w:rPr>
          <w:rFonts w:ascii="David" w:hAnsi="David" w:cs="David"/>
          <w:i/>
          <w:iCs/>
          <w:noProof/>
        </w:rPr>
        <w:t>Proc. - Int. Conf. Comput. Commun. Networks, ICCCN</w:t>
      </w:r>
      <w:r w:rsidRPr="004979CC">
        <w:rPr>
          <w:rFonts w:ascii="David" w:hAnsi="David" w:cs="David"/>
          <w:noProof/>
        </w:rPr>
        <w:t>, vol. 2015–October, 2015.</w:t>
      </w:r>
    </w:p>
    <w:p w14:paraId="17D946BB"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16]</w:t>
      </w:r>
      <w:r w:rsidRPr="004979CC">
        <w:rPr>
          <w:rFonts w:ascii="David" w:hAnsi="David" w:cs="David"/>
          <w:noProof/>
        </w:rPr>
        <w:tab/>
        <w:t xml:space="preserve">A. Boubrima, W. Bechkit, and H. Rivano, “Optimal WSN Deployment Models for Air Pollution Monitoring,” </w:t>
      </w:r>
      <w:r w:rsidRPr="004979CC">
        <w:rPr>
          <w:rFonts w:ascii="David" w:hAnsi="David" w:cs="David"/>
          <w:i/>
          <w:iCs/>
          <w:noProof/>
        </w:rPr>
        <w:t>IEEE Trans. Wirel. Commun.</w:t>
      </w:r>
      <w:r w:rsidRPr="004979CC">
        <w:rPr>
          <w:rFonts w:ascii="David" w:hAnsi="David" w:cs="David"/>
          <w:noProof/>
        </w:rPr>
        <w:t>, vol. 16, no. 5, pp. 2723–2735, 2017.</w:t>
      </w:r>
    </w:p>
    <w:p w14:paraId="057B3E44" w14:textId="77777777" w:rsidR="004979CC" w:rsidRPr="004979CC" w:rsidRDefault="004979CC" w:rsidP="004979CC">
      <w:pPr>
        <w:widowControl w:val="0"/>
        <w:autoSpaceDE w:val="0"/>
        <w:autoSpaceDN w:val="0"/>
        <w:adjustRightInd w:val="0"/>
        <w:spacing w:line="360" w:lineRule="auto"/>
        <w:ind w:left="640" w:hanging="640"/>
        <w:rPr>
          <w:rFonts w:ascii="David" w:hAnsi="David" w:cs="David"/>
          <w:noProof/>
        </w:rPr>
      </w:pPr>
      <w:r w:rsidRPr="004979CC">
        <w:rPr>
          <w:rFonts w:ascii="David" w:hAnsi="David" w:cs="David"/>
          <w:noProof/>
        </w:rPr>
        <w:t>[17]</w:t>
      </w:r>
      <w:r w:rsidRPr="004979CC">
        <w:rPr>
          <w:rFonts w:ascii="David" w:hAnsi="David" w:cs="David"/>
          <w:noProof/>
        </w:rPr>
        <w:tab/>
        <w:t xml:space="preserve">J. M. Stockie, “The Mathematics of Atmospheric Dispersion Modeling,” </w:t>
      </w:r>
      <w:r w:rsidRPr="004979CC">
        <w:rPr>
          <w:rFonts w:ascii="David" w:hAnsi="David" w:cs="David"/>
          <w:i/>
          <w:iCs/>
          <w:noProof/>
        </w:rPr>
        <w:t>SIAM Rev.</w:t>
      </w:r>
      <w:r w:rsidRPr="004979CC">
        <w:rPr>
          <w:rFonts w:ascii="David" w:hAnsi="David" w:cs="David"/>
          <w:noProof/>
        </w:rPr>
        <w:t>, vol. 53, no. 2, pp. 349–372, 2011.</w:t>
      </w:r>
    </w:p>
    <w:p w14:paraId="7E831B99" w14:textId="7F066FC4" w:rsidR="008901CA" w:rsidRDefault="008901CA" w:rsidP="004979CC">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246FA693" w14:textId="6A562978" w:rsidR="00670743" w:rsidRDefault="00670743" w:rsidP="00670743">
      <w:pPr>
        <w:widowControl w:val="0"/>
        <w:autoSpaceDE w:val="0"/>
        <w:autoSpaceDN w:val="0"/>
        <w:bidi/>
        <w:adjustRightInd w:val="0"/>
        <w:spacing w:line="360" w:lineRule="auto"/>
        <w:rPr>
          <w:rFonts w:ascii="David" w:hAnsi="David" w:cs="David"/>
          <w:color w:val="000000" w:themeColor="text1"/>
        </w:rPr>
      </w:pPr>
    </w:p>
    <w:p w14:paraId="3E7490F9"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w:t>
      </w:r>
      <w:proofErr w:type="spellStart"/>
      <w:r>
        <w:rPr>
          <w:rFonts w:ascii="David" w:hAnsi="David" w:cs="David" w:hint="cs"/>
          <w:color w:val="FF0000"/>
          <w:rtl/>
        </w:rPr>
        <w:t>קרינגינג</w:t>
      </w:r>
      <w:proofErr w:type="spellEnd"/>
      <w:r>
        <w:rPr>
          <w:rFonts w:ascii="David" w:hAnsi="David" w:cs="David" w:hint="cs"/>
          <w:color w:val="FF0000"/>
          <w:rtl/>
        </w:rPr>
        <w:t xml:space="preserve"> וכאלה. </w:t>
      </w:r>
    </w:p>
    <w:p w14:paraId="18EA7833" w14:textId="77777777" w:rsidR="00670743" w:rsidRDefault="00670743" w:rsidP="00670743">
      <w:pPr>
        <w:bidi/>
        <w:spacing w:line="360" w:lineRule="auto"/>
        <w:ind w:right="-2"/>
        <w:jc w:val="both"/>
        <w:rPr>
          <w:rFonts w:ascii="David" w:hAnsi="David" w:cs="David"/>
          <w:color w:val="FF0000"/>
        </w:rPr>
      </w:pPr>
      <w:proofErr w:type="spellStart"/>
      <w:r>
        <w:rPr>
          <w:rFonts w:ascii="David" w:hAnsi="David" w:cs="David" w:hint="cs"/>
          <w:color w:val="FF0000"/>
          <w:rtl/>
        </w:rPr>
        <w:lastRenderedPageBreak/>
        <w:t>מממ</w:t>
      </w:r>
      <w:proofErr w:type="spellEnd"/>
      <w:r>
        <w:rPr>
          <w:rFonts w:ascii="David" w:hAnsi="David" w:cs="David" w:hint="cs"/>
          <w:color w:val="FF0000"/>
          <w:rtl/>
        </w:rPr>
        <w:t>...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להגיד משהו על חיישנים?</w:t>
      </w:r>
    </w:p>
    <w:p w14:paraId="2D39199C"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אולי אני אייצר אחר כך מזג אוויר כדי לבחון את ההצבה שלי?</w:t>
      </w:r>
    </w:p>
    <w:p w14:paraId="0298397C" w14:textId="172F1292"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 xml:space="preserve">או אעשה </w:t>
      </w:r>
      <w:r>
        <w:rPr>
          <w:rFonts w:ascii="David" w:hAnsi="David" w:cs="David"/>
          <w:color w:val="FF0000"/>
        </w:rPr>
        <w:t>source term estimation</w:t>
      </w:r>
      <w:r>
        <w:rPr>
          <w:rFonts w:ascii="David" w:hAnsi="David" w:cs="David" w:hint="cs"/>
          <w:color w:val="FF0000"/>
          <w:rtl/>
        </w:rPr>
        <w:t>?</w:t>
      </w:r>
    </w:p>
    <w:p w14:paraId="08BC8800" w14:textId="21C42A03" w:rsidR="00D906A1" w:rsidRPr="00491774" w:rsidRDefault="00CE13D4" w:rsidP="00D906A1">
      <w:pPr>
        <w:bidi/>
        <w:spacing w:line="360" w:lineRule="auto"/>
        <w:ind w:right="-2"/>
        <w:jc w:val="both"/>
        <w:rPr>
          <w:rFonts w:ascii="David" w:hAnsi="David" w:cs="David" w:hint="cs"/>
          <w:color w:val="FF0000"/>
          <w:rtl/>
        </w:rPr>
      </w:pPr>
      <w:r>
        <w:rPr>
          <w:rFonts w:ascii="David" w:hAnsi="David" w:cs="David" w:hint="cs"/>
          <w:color w:val="FF0000"/>
          <w:rtl/>
        </w:rPr>
        <w:t>אולי אוסיף כ-</w:t>
      </w:r>
      <w:r>
        <w:rPr>
          <w:rFonts w:ascii="David" w:hAnsi="David" w:cs="David"/>
          <w:color w:val="FF0000"/>
        </w:rPr>
        <w:t>constrain</w:t>
      </w:r>
      <w:r>
        <w:rPr>
          <w:rFonts w:ascii="David" w:hAnsi="David" w:cs="David" w:hint="cs"/>
          <w:color w:val="FF0000"/>
          <w:rtl/>
        </w:rPr>
        <w:t xml:space="preserve"> את ה-</w:t>
      </w:r>
      <w:r>
        <w:rPr>
          <w:rFonts w:ascii="David" w:hAnsi="David" w:cs="David"/>
          <w:color w:val="FF0000"/>
        </w:rPr>
        <w:t>source-term estimation</w:t>
      </w:r>
      <w:r>
        <w:rPr>
          <w:rFonts w:ascii="David" w:hAnsi="David" w:cs="David" w:hint="cs"/>
          <w:color w:val="FF0000"/>
          <w:rtl/>
        </w:rPr>
        <w:t xml:space="preserve">. </w:t>
      </w:r>
      <w:r w:rsidR="00D906A1">
        <w:rPr>
          <w:rFonts w:ascii="David" w:hAnsi="David" w:cs="David" w:hint="cs"/>
          <w:color w:val="FF0000"/>
          <w:rtl/>
        </w:rPr>
        <w:t xml:space="preserve">אפשר להוסיף מגבלות גם על האזור. </w:t>
      </w:r>
    </w:p>
    <w:p w14:paraId="0681D928" w14:textId="56E1AA3F" w:rsidR="00670743" w:rsidRPr="006479F0" w:rsidRDefault="00670743" w:rsidP="00670743">
      <w:pPr>
        <w:widowControl w:val="0"/>
        <w:autoSpaceDE w:val="0"/>
        <w:autoSpaceDN w:val="0"/>
        <w:bidi/>
        <w:adjustRightInd w:val="0"/>
        <w:spacing w:line="360" w:lineRule="auto"/>
        <w:rPr>
          <w:rFonts w:ascii="David" w:hAnsi="David" w:cs="David"/>
          <w:color w:val="FF0000"/>
        </w:rPr>
      </w:pPr>
    </w:p>
    <w:p w14:paraId="2A4D0CE1" w14:textId="3902933D" w:rsidR="00DD11E6" w:rsidRPr="006479F0" w:rsidRDefault="00DD11E6" w:rsidP="00DD11E6">
      <w:pPr>
        <w:widowControl w:val="0"/>
        <w:autoSpaceDE w:val="0"/>
        <w:autoSpaceDN w:val="0"/>
        <w:bidi/>
        <w:adjustRightInd w:val="0"/>
        <w:spacing w:line="360" w:lineRule="auto"/>
        <w:rPr>
          <w:rFonts w:ascii="David" w:hAnsi="David" w:cs="David"/>
          <w:color w:val="FF0000"/>
          <w:rtl/>
        </w:rPr>
      </w:pPr>
      <w:r w:rsidRPr="006479F0">
        <w:rPr>
          <w:rFonts w:ascii="David" w:hAnsi="David" w:cs="David" w:hint="cs"/>
          <w:color w:val="FF0000"/>
          <w:rtl/>
        </w:rPr>
        <w:t xml:space="preserve">צריך לזכור </w:t>
      </w:r>
      <w:r w:rsidR="00703A1E" w:rsidRPr="006479F0">
        <w:rPr>
          <w:rFonts w:ascii="David" w:hAnsi="David"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6479F0" w:rsidRDefault="00E42605" w:rsidP="00E42605">
      <w:pPr>
        <w:widowControl w:val="0"/>
        <w:autoSpaceDE w:val="0"/>
        <w:autoSpaceDN w:val="0"/>
        <w:bidi/>
        <w:adjustRightInd w:val="0"/>
        <w:spacing w:line="360" w:lineRule="auto"/>
        <w:rPr>
          <w:rFonts w:ascii="David" w:hAnsi="David" w:cs="David"/>
          <w:color w:val="FF0000"/>
          <w:rtl/>
        </w:rPr>
      </w:pPr>
    </w:p>
    <w:p w14:paraId="5DD9F9EA" w14:textId="7D44EE40" w:rsidR="00E42605" w:rsidRPr="006479F0" w:rsidRDefault="00E42605" w:rsidP="00E42605">
      <w:pPr>
        <w:shd w:val="clear" w:color="auto" w:fill="FFFFFF"/>
        <w:bidi/>
        <w:rPr>
          <w:rFonts w:ascii="David" w:hAnsi="David" w:cs="David"/>
          <w:color w:val="FF0000"/>
        </w:rPr>
      </w:pPr>
      <w:r w:rsidRPr="006479F0">
        <w:rPr>
          <w:rFonts w:ascii="David" w:hAnsi="David" w:cs="David"/>
          <w:color w:val="FF0000"/>
          <w:rtl/>
        </w:rPr>
        <w:t>אפשר להוסיף כ-</w:t>
      </w:r>
      <w:r w:rsidRPr="006479F0">
        <w:rPr>
          <w:rFonts w:ascii="David" w:hAnsi="David" w:cs="David"/>
          <w:color w:val="FF0000"/>
        </w:rPr>
        <w:t>constrain</w:t>
      </w:r>
      <w:r w:rsidRPr="006479F0">
        <w:rPr>
          <w:rFonts w:ascii="David" w:hAnsi="David" w:cs="David"/>
          <w:color w:val="FF0000"/>
          <w:rtl/>
        </w:rPr>
        <w:t xml:space="preserve"> את העובדה שבהכרח אני יכולה לפתור את בעיית ה-</w:t>
      </w:r>
      <w:r w:rsidRPr="006479F0">
        <w:rPr>
          <w:rFonts w:ascii="David" w:hAnsi="David" w:cs="David"/>
          <w:color w:val="FF0000"/>
        </w:rPr>
        <w:t>STE</w:t>
      </w:r>
      <w:r w:rsidRPr="006479F0">
        <w:rPr>
          <w:rFonts w:ascii="David" w:hAnsi="David" w:cs="David"/>
          <w:color w:val="FF0000"/>
          <w:rtl/>
        </w:rPr>
        <w:t>. </w:t>
      </w:r>
    </w:p>
    <w:p w14:paraId="0E55665E" w14:textId="144029ED" w:rsidR="00E42605" w:rsidRDefault="00E42605" w:rsidP="00E42605">
      <w:pPr>
        <w:shd w:val="clear" w:color="auto" w:fill="FFFFFF"/>
        <w:bidi/>
        <w:rPr>
          <w:rFonts w:ascii="David" w:hAnsi="David" w:cs="David"/>
          <w:color w:val="FF0000"/>
        </w:rPr>
      </w:pPr>
      <w:r w:rsidRPr="006479F0">
        <w:rPr>
          <w:rFonts w:ascii="David" w:hAnsi="David" w:cs="David"/>
          <w:color w:val="FF0000"/>
          <w:rtl/>
        </w:rPr>
        <w:t>או להכניס כ</w:t>
      </w:r>
      <w:r w:rsidRPr="006479F0">
        <w:rPr>
          <w:rFonts w:ascii="David" w:hAnsi="David" w:cs="David"/>
          <w:color w:val="FF0000"/>
        </w:rPr>
        <w:t>objective</w:t>
      </w:r>
      <w:r w:rsidRPr="006479F0">
        <w:rPr>
          <w:rFonts w:ascii="David" w:hAnsi="David" w:cs="David"/>
          <w:color w:val="FF0000"/>
          <w:rtl/>
        </w:rPr>
        <w:t xml:space="preserve"> את היכולת לעשות </w:t>
      </w:r>
      <w:r w:rsidRPr="006479F0">
        <w:rPr>
          <w:rFonts w:ascii="David" w:hAnsi="David" w:cs="David"/>
          <w:color w:val="FF0000"/>
        </w:rPr>
        <w:t>STE</w:t>
      </w:r>
      <w:r w:rsidRPr="006479F0">
        <w:rPr>
          <w:rFonts w:ascii="David" w:hAnsi="David" w:cs="David"/>
          <w:color w:val="FF0000"/>
          <w:rtl/>
        </w:rPr>
        <w:t xml:space="preserve"> בהכי הרבה </w:t>
      </w:r>
      <w:proofErr w:type="spellStart"/>
      <w:r w:rsidRPr="006479F0">
        <w:rPr>
          <w:rFonts w:ascii="David" w:hAnsi="David" w:cs="David"/>
          <w:color w:val="FF0000"/>
          <w:rtl/>
        </w:rPr>
        <w:t>סנריואים</w:t>
      </w:r>
      <w:proofErr w:type="spellEnd"/>
      <w:r w:rsidRPr="006479F0">
        <w:rPr>
          <w:rFonts w:ascii="David" w:hAnsi="David" w:cs="David"/>
          <w:color w:val="FF0000"/>
          <w:rtl/>
        </w:rPr>
        <w:t xml:space="preserve"> של חריגה. </w:t>
      </w:r>
    </w:p>
    <w:p w14:paraId="7C951F31" w14:textId="7FDAA08B" w:rsidR="00BF4349" w:rsidRDefault="00BF4349" w:rsidP="00BF4349">
      <w:pPr>
        <w:shd w:val="clear" w:color="auto" w:fill="FFFFFF"/>
        <w:bidi/>
        <w:rPr>
          <w:rFonts w:ascii="David" w:hAnsi="David" w:cs="David"/>
          <w:color w:val="FF0000"/>
        </w:rPr>
      </w:pPr>
    </w:p>
    <w:p w14:paraId="014DFD8B" w14:textId="66D635F4" w:rsidR="00BF4349" w:rsidRDefault="00BF4349" w:rsidP="00BF4349">
      <w:pPr>
        <w:shd w:val="clear" w:color="auto" w:fill="FFFFFF"/>
        <w:bidi/>
        <w:rPr>
          <w:rFonts w:ascii="David" w:hAnsi="David" w:cs="David"/>
          <w:color w:val="FF0000"/>
        </w:rPr>
      </w:pPr>
      <w:r>
        <w:rPr>
          <w:rFonts w:ascii="David" w:hAnsi="David" w:cs="David"/>
          <w:color w:val="FF0000"/>
        </w:rPr>
        <w:t xml:space="preserve"> </w:t>
      </w:r>
      <w:r w:rsidR="003119BC">
        <w:rPr>
          <w:rFonts w:ascii="David" w:hAnsi="David" w:cs="David"/>
          <w:color w:val="FF0000"/>
        </w:rPr>
        <w:t>Validation</w:t>
      </w:r>
      <w:r w:rsidR="003119BC">
        <w:rPr>
          <w:rFonts w:ascii="David" w:hAnsi="David" w:cs="David" w:hint="cs"/>
          <w:color w:val="FF0000"/>
          <w:rtl/>
        </w:rPr>
        <w:t xml:space="preserve"> - לבדוק האם ה-</w:t>
      </w:r>
      <w:r w:rsidR="003119BC">
        <w:rPr>
          <w:rFonts w:ascii="David" w:hAnsi="David" w:cs="David"/>
          <w:color w:val="FF0000"/>
        </w:rPr>
        <w:t>PED</w:t>
      </w:r>
      <w:r w:rsidR="003119BC">
        <w:rPr>
          <w:rFonts w:ascii="David" w:hAnsi="David" w:cs="David" w:hint="cs"/>
          <w:color w:val="FF0000"/>
          <w:rtl/>
        </w:rPr>
        <w:t xml:space="preserve"> של כל </w:t>
      </w:r>
      <w:proofErr w:type="spellStart"/>
      <w:r w:rsidR="003119BC">
        <w:rPr>
          <w:rFonts w:ascii="David" w:hAnsi="David" w:cs="David" w:hint="cs"/>
          <w:color w:val="FF0000"/>
          <w:rtl/>
        </w:rPr>
        <w:t>פיתרון</w:t>
      </w:r>
      <w:proofErr w:type="spellEnd"/>
      <w:r w:rsidR="003119BC">
        <w:rPr>
          <w:rFonts w:ascii="David" w:hAnsi="David" w:cs="David" w:hint="cs"/>
          <w:color w:val="FF0000"/>
          <w:rtl/>
        </w:rPr>
        <w:t xml:space="preserve"> של מספר חיישנים משמעותית גבוה מבחירה אקראית של מספר חיישנים זהה </w:t>
      </w:r>
      <w:proofErr w:type="spellStart"/>
      <w:r w:rsidR="003119BC">
        <w:rPr>
          <w:rFonts w:ascii="David" w:hAnsi="David" w:cs="David" w:hint="cs"/>
          <w:color w:val="FF0000"/>
          <w:rtl/>
        </w:rPr>
        <w:t>ולקחית</w:t>
      </w:r>
      <w:proofErr w:type="spellEnd"/>
      <w:r w:rsidR="003119BC">
        <w:rPr>
          <w:rFonts w:ascii="David" w:hAnsi="David" w:cs="David" w:hint="cs"/>
          <w:color w:val="FF0000"/>
          <w:rtl/>
        </w:rPr>
        <w:t xml:space="preserve"> </w:t>
      </w:r>
      <w:r w:rsidR="003119BC">
        <w:rPr>
          <w:rFonts w:ascii="David" w:hAnsi="David" w:cs="David"/>
          <w:color w:val="FF0000"/>
        </w:rPr>
        <w:t>PED</w:t>
      </w:r>
    </w:p>
    <w:p w14:paraId="42E0CC86" w14:textId="45130653" w:rsidR="007444D2" w:rsidRDefault="007444D2" w:rsidP="007444D2">
      <w:pPr>
        <w:shd w:val="clear" w:color="auto" w:fill="FFFFFF"/>
        <w:bidi/>
        <w:rPr>
          <w:rFonts w:ascii="David" w:hAnsi="David" w:cs="David"/>
          <w:color w:val="FF0000"/>
        </w:rPr>
      </w:pPr>
    </w:p>
    <w:p w14:paraId="05E6693C" w14:textId="69A7BF35" w:rsidR="007444D2" w:rsidRPr="006479F0" w:rsidRDefault="007444D2" w:rsidP="007444D2">
      <w:pPr>
        <w:shd w:val="clear" w:color="auto" w:fill="FFFFFF"/>
        <w:bidi/>
        <w:rPr>
          <w:rFonts w:ascii="David" w:hAnsi="David" w:cs="David" w:hint="cs"/>
          <w:color w:val="FF0000"/>
          <w:rtl/>
        </w:rPr>
      </w:pPr>
      <w:r>
        <w:rPr>
          <w:rFonts w:ascii="David" w:hAnsi="David" w:cs="David" w:hint="cs"/>
          <w:color w:val="FF0000"/>
          <w:rtl/>
        </w:rPr>
        <w:t>אפליקציה של העבודה בשדות אחרים</w:t>
      </w:r>
      <w:bookmarkStart w:id="2" w:name="_GoBack"/>
      <w:bookmarkEnd w:id="2"/>
    </w:p>
    <w:p w14:paraId="497E21AB" w14:textId="77777777" w:rsidR="00E42605" w:rsidRPr="0069712C" w:rsidRDefault="00E42605" w:rsidP="00E42605">
      <w:pPr>
        <w:widowControl w:val="0"/>
        <w:autoSpaceDE w:val="0"/>
        <w:autoSpaceDN w:val="0"/>
        <w:bidi/>
        <w:adjustRightInd w:val="0"/>
        <w:spacing w:line="360" w:lineRule="auto"/>
        <w:rPr>
          <w:rFonts w:ascii="David" w:hAnsi="David" w:cs="David" w:hint="cs"/>
          <w:color w:val="000000" w:themeColor="text1"/>
          <w:rtl/>
        </w:rPr>
      </w:pPr>
    </w:p>
    <w:sectPr w:rsidR="00E42605" w:rsidRPr="0069712C"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D14326" w14:textId="77777777" w:rsidR="00827434" w:rsidRDefault="00827434" w:rsidP="00D44124">
      <w:r>
        <w:separator/>
      </w:r>
    </w:p>
  </w:endnote>
  <w:endnote w:type="continuationSeparator" w:id="0">
    <w:p w14:paraId="01552A29" w14:textId="77777777" w:rsidR="00827434" w:rsidRDefault="00827434"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6D70CD" w14:textId="77777777" w:rsidR="00827434" w:rsidRDefault="00827434" w:rsidP="00D44124">
      <w:r>
        <w:separator/>
      </w:r>
    </w:p>
  </w:footnote>
  <w:footnote w:type="continuationSeparator" w:id="0">
    <w:p w14:paraId="52C276E3" w14:textId="77777777" w:rsidR="00827434" w:rsidRDefault="00827434"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CB4208"/>
    <w:multiLevelType w:val="hybridMultilevel"/>
    <w:tmpl w:val="74CAC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6"/>
  </w:num>
  <w:num w:numId="5">
    <w:abstractNumId w:val="1"/>
  </w:num>
  <w:num w:numId="6">
    <w:abstractNumId w:val="5"/>
  </w:num>
  <w:num w:numId="7">
    <w:abstractNumId w:val="8"/>
  </w:num>
  <w:num w:numId="8">
    <w:abstractNumId w:val="2"/>
  </w:num>
  <w:num w:numId="9">
    <w:abstractNumId w:val="9"/>
  </w:num>
  <w:num w:numId="10">
    <w:abstractNumId w:val="10"/>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B5F"/>
    <w:rsid w:val="00001D1E"/>
    <w:rsid w:val="00002323"/>
    <w:rsid w:val="000025C2"/>
    <w:rsid w:val="00002B26"/>
    <w:rsid w:val="00002E6F"/>
    <w:rsid w:val="000047CD"/>
    <w:rsid w:val="00005D86"/>
    <w:rsid w:val="00010629"/>
    <w:rsid w:val="0001279C"/>
    <w:rsid w:val="0001283F"/>
    <w:rsid w:val="00012C4A"/>
    <w:rsid w:val="00017DBF"/>
    <w:rsid w:val="00017E96"/>
    <w:rsid w:val="00020198"/>
    <w:rsid w:val="00020848"/>
    <w:rsid w:val="00023E7F"/>
    <w:rsid w:val="00024C39"/>
    <w:rsid w:val="00024C69"/>
    <w:rsid w:val="00026703"/>
    <w:rsid w:val="00026809"/>
    <w:rsid w:val="00026D5B"/>
    <w:rsid w:val="0002734F"/>
    <w:rsid w:val="00030611"/>
    <w:rsid w:val="00030A17"/>
    <w:rsid w:val="0003317E"/>
    <w:rsid w:val="00033579"/>
    <w:rsid w:val="0004107C"/>
    <w:rsid w:val="0004173F"/>
    <w:rsid w:val="0004266B"/>
    <w:rsid w:val="00043734"/>
    <w:rsid w:val="000449CF"/>
    <w:rsid w:val="00046315"/>
    <w:rsid w:val="00046767"/>
    <w:rsid w:val="00046E06"/>
    <w:rsid w:val="00050232"/>
    <w:rsid w:val="00051FDC"/>
    <w:rsid w:val="00052216"/>
    <w:rsid w:val="0005379C"/>
    <w:rsid w:val="00053F95"/>
    <w:rsid w:val="0005578C"/>
    <w:rsid w:val="00055872"/>
    <w:rsid w:val="00057589"/>
    <w:rsid w:val="00057603"/>
    <w:rsid w:val="00060473"/>
    <w:rsid w:val="00060485"/>
    <w:rsid w:val="000628DE"/>
    <w:rsid w:val="00063D59"/>
    <w:rsid w:val="00064CD4"/>
    <w:rsid w:val="000650CB"/>
    <w:rsid w:val="00065D55"/>
    <w:rsid w:val="00070230"/>
    <w:rsid w:val="00070C21"/>
    <w:rsid w:val="000742A2"/>
    <w:rsid w:val="000745C3"/>
    <w:rsid w:val="00075D16"/>
    <w:rsid w:val="0007632C"/>
    <w:rsid w:val="00081170"/>
    <w:rsid w:val="00081F43"/>
    <w:rsid w:val="00086236"/>
    <w:rsid w:val="00087348"/>
    <w:rsid w:val="00087F27"/>
    <w:rsid w:val="00091773"/>
    <w:rsid w:val="00091A6A"/>
    <w:rsid w:val="00091DF7"/>
    <w:rsid w:val="000935E9"/>
    <w:rsid w:val="0009441C"/>
    <w:rsid w:val="00094545"/>
    <w:rsid w:val="000968B4"/>
    <w:rsid w:val="000975EC"/>
    <w:rsid w:val="000A0A96"/>
    <w:rsid w:val="000A13F4"/>
    <w:rsid w:val="000A317B"/>
    <w:rsid w:val="000A33D4"/>
    <w:rsid w:val="000A38BE"/>
    <w:rsid w:val="000A3F33"/>
    <w:rsid w:val="000A470E"/>
    <w:rsid w:val="000A505B"/>
    <w:rsid w:val="000A67B6"/>
    <w:rsid w:val="000A6BD1"/>
    <w:rsid w:val="000B1678"/>
    <w:rsid w:val="000B4DD7"/>
    <w:rsid w:val="000B666F"/>
    <w:rsid w:val="000B787B"/>
    <w:rsid w:val="000C0AE6"/>
    <w:rsid w:val="000C15DC"/>
    <w:rsid w:val="000C1ECA"/>
    <w:rsid w:val="000C2333"/>
    <w:rsid w:val="000C3207"/>
    <w:rsid w:val="000C34E0"/>
    <w:rsid w:val="000C358F"/>
    <w:rsid w:val="000C408C"/>
    <w:rsid w:val="000C461E"/>
    <w:rsid w:val="000C4E1F"/>
    <w:rsid w:val="000C56D0"/>
    <w:rsid w:val="000C5951"/>
    <w:rsid w:val="000C6402"/>
    <w:rsid w:val="000C6F53"/>
    <w:rsid w:val="000D014D"/>
    <w:rsid w:val="000D061D"/>
    <w:rsid w:val="000D2E40"/>
    <w:rsid w:val="000D3B5E"/>
    <w:rsid w:val="000D3E92"/>
    <w:rsid w:val="000D42B3"/>
    <w:rsid w:val="000D441B"/>
    <w:rsid w:val="000D6153"/>
    <w:rsid w:val="000D6C3A"/>
    <w:rsid w:val="000D716C"/>
    <w:rsid w:val="000D75FC"/>
    <w:rsid w:val="000E1799"/>
    <w:rsid w:val="000E1E22"/>
    <w:rsid w:val="000E2B32"/>
    <w:rsid w:val="000E49AE"/>
    <w:rsid w:val="000E4CBB"/>
    <w:rsid w:val="000E519C"/>
    <w:rsid w:val="000E5634"/>
    <w:rsid w:val="000E566F"/>
    <w:rsid w:val="000E59B8"/>
    <w:rsid w:val="000F0A60"/>
    <w:rsid w:val="000F384C"/>
    <w:rsid w:val="000F3DEB"/>
    <w:rsid w:val="000F4A9B"/>
    <w:rsid w:val="000F4DDD"/>
    <w:rsid w:val="000F6374"/>
    <w:rsid w:val="000F6FBB"/>
    <w:rsid w:val="00100E82"/>
    <w:rsid w:val="001059D3"/>
    <w:rsid w:val="001068B2"/>
    <w:rsid w:val="0010695B"/>
    <w:rsid w:val="00106FF8"/>
    <w:rsid w:val="00112121"/>
    <w:rsid w:val="001121D9"/>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30D34"/>
    <w:rsid w:val="00130EC5"/>
    <w:rsid w:val="0013516B"/>
    <w:rsid w:val="0013765A"/>
    <w:rsid w:val="0014097E"/>
    <w:rsid w:val="00141CD6"/>
    <w:rsid w:val="001456F9"/>
    <w:rsid w:val="00150D0E"/>
    <w:rsid w:val="0015103C"/>
    <w:rsid w:val="00152156"/>
    <w:rsid w:val="001528E3"/>
    <w:rsid w:val="0015330B"/>
    <w:rsid w:val="0015505D"/>
    <w:rsid w:val="00155115"/>
    <w:rsid w:val="001556B7"/>
    <w:rsid w:val="001557D3"/>
    <w:rsid w:val="00155B1E"/>
    <w:rsid w:val="00156C2E"/>
    <w:rsid w:val="0015731B"/>
    <w:rsid w:val="0016005D"/>
    <w:rsid w:val="001615B6"/>
    <w:rsid w:val="0016392B"/>
    <w:rsid w:val="001673C3"/>
    <w:rsid w:val="00167E84"/>
    <w:rsid w:val="001717F1"/>
    <w:rsid w:val="00171ECF"/>
    <w:rsid w:val="00172C75"/>
    <w:rsid w:val="00173B9E"/>
    <w:rsid w:val="00180008"/>
    <w:rsid w:val="001812BE"/>
    <w:rsid w:val="00182389"/>
    <w:rsid w:val="001827A8"/>
    <w:rsid w:val="00182CC2"/>
    <w:rsid w:val="00182DE1"/>
    <w:rsid w:val="001844B7"/>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64CE"/>
    <w:rsid w:val="001A062F"/>
    <w:rsid w:val="001A0670"/>
    <w:rsid w:val="001A093B"/>
    <w:rsid w:val="001A1655"/>
    <w:rsid w:val="001A359C"/>
    <w:rsid w:val="001A3A6B"/>
    <w:rsid w:val="001A428D"/>
    <w:rsid w:val="001A42A5"/>
    <w:rsid w:val="001A4BFE"/>
    <w:rsid w:val="001A5008"/>
    <w:rsid w:val="001A5EEF"/>
    <w:rsid w:val="001A68CF"/>
    <w:rsid w:val="001A7702"/>
    <w:rsid w:val="001B2035"/>
    <w:rsid w:val="001B2E31"/>
    <w:rsid w:val="001B490C"/>
    <w:rsid w:val="001B5027"/>
    <w:rsid w:val="001B52A5"/>
    <w:rsid w:val="001B5B9A"/>
    <w:rsid w:val="001B6118"/>
    <w:rsid w:val="001B7B09"/>
    <w:rsid w:val="001C09D6"/>
    <w:rsid w:val="001C27CE"/>
    <w:rsid w:val="001C2911"/>
    <w:rsid w:val="001C3F9F"/>
    <w:rsid w:val="001C4E0A"/>
    <w:rsid w:val="001C5786"/>
    <w:rsid w:val="001C6915"/>
    <w:rsid w:val="001C7AB6"/>
    <w:rsid w:val="001C7F08"/>
    <w:rsid w:val="001D1816"/>
    <w:rsid w:val="001D2100"/>
    <w:rsid w:val="001D2D3B"/>
    <w:rsid w:val="001D4687"/>
    <w:rsid w:val="001D5A26"/>
    <w:rsid w:val="001E05D5"/>
    <w:rsid w:val="001E1355"/>
    <w:rsid w:val="001E2567"/>
    <w:rsid w:val="001E3436"/>
    <w:rsid w:val="001E3B2E"/>
    <w:rsid w:val="001E5E6C"/>
    <w:rsid w:val="001E789D"/>
    <w:rsid w:val="001E79FF"/>
    <w:rsid w:val="001F11B6"/>
    <w:rsid w:val="001F1289"/>
    <w:rsid w:val="001F2EAA"/>
    <w:rsid w:val="001F3721"/>
    <w:rsid w:val="001F44E0"/>
    <w:rsid w:val="001F47C3"/>
    <w:rsid w:val="001F6440"/>
    <w:rsid w:val="001F6AB8"/>
    <w:rsid w:val="001F6D82"/>
    <w:rsid w:val="001F71A3"/>
    <w:rsid w:val="001F7B68"/>
    <w:rsid w:val="00200482"/>
    <w:rsid w:val="00200C7C"/>
    <w:rsid w:val="00203215"/>
    <w:rsid w:val="00203AF7"/>
    <w:rsid w:val="00204400"/>
    <w:rsid w:val="0020666B"/>
    <w:rsid w:val="00206943"/>
    <w:rsid w:val="00206A9B"/>
    <w:rsid w:val="00210AA0"/>
    <w:rsid w:val="00211CA7"/>
    <w:rsid w:val="002131C7"/>
    <w:rsid w:val="00215A3E"/>
    <w:rsid w:val="00216316"/>
    <w:rsid w:val="00217C9A"/>
    <w:rsid w:val="00217F2F"/>
    <w:rsid w:val="002201D0"/>
    <w:rsid w:val="00222321"/>
    <w:rsid w:val="002226BF"/>
    <w:rsid w:val="00222B6D"/>
    <w:rsid w:val="00223226"/>
    <w:rsid w:val="002240E0"/>
    <w:rsid w:val="00224D36"/>
    <w:rsid w:val="00225FFA"/>
    <w:rsid w:val="0022641B"/>
    <w:rsid w:val="00227373"/>
    <w:rsid w:val="00227E14"/>
    <w:rsid w:val="002300AE"/>
    <w:rsid w:val="00231365"/>
    <w:rsid w:val="00231E50"/>
    <w:rsid w:val="00233B21"/>
    <w:rsid w:val="00234E84"/>
    <w:rsid w:val="00235B8F"/>
    <w:rsid w:val="00235CE8"/>
    <w:rsid w:val="00237157"/>
    <w:rsid w:val="002411BE"/>
    <w:rsid w:val="0024241D"/>
    <w:rsid w:val="00243A95"/>
    <w:rsid w:val="00243D5C"/>
    <w:rsid w:val="002440B1"/>
    <w:rsid w:val="00244E4A"/>
    <w:rsid w:val="00246CA9"/>
    <w:rsid w:val="0024786D"/>
    <w:rsid w:val="00247941"/>
    <w:rsid w:val="00250002"/>
    <w:rsid w:val="002502F9"/>
    <w:rsid w:val="00253688"/>
    <w:rsid w:val="00254811"/>
    <w:rsid w:val="00254F99"/>
    <w:rsid w:val="00255707"/>
    <w:rsid w:val="002558CB"/>
    <w:rsid w:val="00257E02"/>
    <w:rsid w:val="00260296"/>
    <w:rsid w:val="002606CC"/>
    <w:rsid w:val="002626A9"/>
    <w:rsid w:val="0026351A"/>
    <w:rsid w:val="00264960"/>
    <w:rsid w:val="00264EAC"/>
    <w:rsid w:val="00266635"/>
    <w:rsid w:val="002668F6"/>
    <w:rsid w:val="002675D7"/>
    <w:rsid w:val="002676CC"/>
    <w:rsid w:val="00270B44"/>
    <w:rsid w:val="0027328E"/>
    <w:rsid w:val="00273A9C"/>
    <w:rsid w:val="0027683A"/>
    <w:rsid w:val="00277867"/>
    <w:rsid w:val="002803E2"/>
    <w:rsid w:val="002828F7"/>
    <w:rsid w:val="00285585"/>
    <w:rsid w:val="0028587D"/>
    <w:rsid w:val="00285ACF"/>
    <w:rsid w:val="00286140"/>
    <w:rsid w:val="00286249"/>
    <w:rsid w:val="00286CFD"/>
    <w:rsid w:val="00287F01"/>
    <w:rsid w:val="00290CCF"/>
    <w:rsid w:val="002911F9"/>
    <w:rsid w:val="002915A9"/>
    <w:rsid w:val="00291E11"/>
    <w:rsid w:val="0029339F"/>
    <w:rsid w:val="002946D2"/>
    <w:rsid w:val="00295D2F"/>
    <w:rsid w:val="002A1B62"/>
    <w:rsid w:val="002A3348"/>
    <w:rsid w:val="002A56DA"/>
    <w:rsid w:val="002A5722"/>
    <w:rsid w:val="002A7E5F"/>
    <w:rsid w:val="002B10E4"/>
    <w:rsid w:val="002B1EA4"/>
    <w:rsid w:val="002B2C10"/>
    <w:rsid w:val="002B544D"/>
    <w:rsid w:val="002B5734"/>
    <w:rsid w:val="002B5EC3"/>
    <w:rsid w:val="002C0C93"/>
    <w:rsid w:val="002C1AF1"/>
    <w:rsid w:val="002C2223"/>
    <w:rsid w:val="002C2C1D"/>
    <w:rsid w:val="002C2ECD"/>
    <w:rsid w:val="002C402D"/>
    <w:rsid w:val="002D0B89"/>
    <w:rsid w:val="002D0F75"/>
    <w:rsid w:val="002D12FD"/>
    <w:rsid w:val="002D58D3"/>
    <w:rsid w:val="002D5E50"/>
    <w:rsid w:val="002D6B10"/>
    <w:rsid w:val="002E102E"/>
    <w:rsid w:val="002E147A"/>
    <w:rsid w:val="002E25BC"/>
    <w:rsid w:val="002E26B1"/>
    <w:rsid w:val="002E2966"/>
    <w:rsid w:val="002E2E01"/>
    <w:rsid w:val="002E4A7B"/>
    <w:rsid w:val="002E61A9"/>
    <w:rsid w:val="002E789D"/>
    <w:rsid w:val="002F1D61"/>
    <w:rsid w:val="002F1F59"/>
    <w:rsid w:val="002F21D6"/>
    <w:rsid w:val="002F48DE"/>
    <w:rsid w:val="002F527F"/>
    <w:rsid w:val="002F6B1F"/>
    <w:rsid w:val="002F77DC"/>
    <w:rsid w:val="00300E27"/>
    <w:rsid w:val="003012F9"/>
    <w:rsid w:val="0030203C"/>
    <w:rsid w:val="0030204E"/>
    <w:rsid w:val="00302478"/>
    <w:rsid w:val="003038C6"/>
    <w:rsid w:val="00303C35"/>
    <w:rsid w:val="00303FE5"/>
    <w:rsid w:val="003045A1"/>
    <w:rsid w:val="00304C00"/>
    <w:rsid w:val="00305268"/>
    <w:rsid w:val="00305360"/>
    <w:rsid w:val="00305FDD"/>
    <w:rsid w:val="003109BA"/>
    <w:rsid w:val="0031103F"/>
    <w:rsid w:val="00311597"/>
    <w:rsid w:val="003119BC"/>
    <w:rsid w:val="00311C34"/>
    <w:rsid w:val="00315E07"/>
    <w:rsid w:val="00315F87"/>
    <w:rsid w:val="003178D9"/>
    <w:rsid w:val="0032005D"/>
    <w:rsid w:val="00320B46"/>
    <w:rsid w:val="0032143C"/>
    <w:rsid w:val="0032195B"/>
    <w:rsid w:val="00321CAD"/>
    <w:rsid w:val="003250F2"/>
    <w:rsid w:val="00326D04"/>
    <w:rsid w:val="00327938"/>
    <w:rsid w:val="003306D4"/>
    <w:rsid w:val="00332DB9"/>
    <w:rsid w:val="00334CCB"/>
    <w:rsid w:val="00334EF9"/>
    <w:rsid w:val="00336E07"/>
    <w:rsid w:val="00337E36"/>
    <w:rsid w:val="00340EDC"/>
    <w:rsid w:val="00344160"/>
    <w:rsid w:val="00345D8D"/>
    <w:rsid w:val="003467E4"/>
    <w:rsid w:val="0035183D"/>
    <w:rsid w:val="00352B48"/>
    <w:rsid w:val="003549DE"/>
    <w:rsid w:val="00355DFC"/>
    <w:rsid w:val="003578CC"/>
    <w:rsid w:val="003615F0"/>
    <w:rsid w:val="00361F1D"/>
    <w:rsid w:val="00364724"/>
    <w:rsid w:val="00364CB2"/>
    <w:rsid w:val="00365874"/>
    <w:rsid w:val="00365C52"/>
    <w:rsid w:val="003662E2"/>
    <w:rsid w:val="0036719E"/>
    <w:rsid w:val="0036774B"/>
    <w:rsid w:val="0037333D"/>
    <w:rsid w:val="0037345A"/>
    <w:rsid w:val="00375F30"/>
    <w:rsid w:val="003763AD"/>
    <w:rsid w:val="00377D98"/>
    <w:rsid w:val="003822DE"/>
    <w:rsid w:val="00383120"/>
    <w:rsid w:val="00384826"/>
    <w:rsid w:val="0039089D"/>
    <w:rsid w:val="003919A9"/>
    <w:rsid w:val="0039480E"/>
    <w:rsid w:val="0039586F"/>
    <w:rsid w:val="00395A04"/>
    <w:rsid w:val="00397EEA"/>
    <w:rsid w:val="003A1D5B"/>
    <w:rsid w:val="003A2782"/>
    <w:rsid w:val="003A420A"/>
    <w:rsid w:val="003A441F"/>
    <w:rsid w:val="003A4996"/>
    <w:rsid w:val="003A4E94"/>
    <w:rsid w:val="003A604B"/>
    <w:rsid w:val="003B15D0"/>
    <w:rsid w:val="003B1E1A"/>
    <w:rsid w:val="003B2332"/>
    <w:rsid w:val="003B3192"/>
    <w:rsid w:val="003B33E7"/>
    <w:rsid w:val="003B4AFE"/>
    <w:rsid w:val="003B4D39"/>
    <w:rsid w:val="003B4EBB"/>
    <w:rsid w:val="003B5068"/>
    <w:rsid w:val="003B668C"/>
    <w:rsid w:val="003C0AB5"/>
    <w:rsid w:val="003C2F05"/>
    <w:rsid w:val="003C3519"/>
    <w:rsid w:val="003C36C3"/>
    <w:rsid w:val="003C3D24"/>
    <w:rsid w:val="003C4BF6"/>
    <w:rsid w:val="003C6998"/>
    <w:rsid w:val="003C7625"/>
    <w:rsid w:val="003D002F"/>
    <w:rsid w:val="003D09AF"/>
    <w:rsid w:val="003D2599"/>
    <w:rsid w:val="003D3F70"/>
    <w:rsid w:val="003D4DC5"/>
    <w:rsid w:val="003D5950"/>
    <w:rsid w:val="003D7291"/>
    <w:rsid w:val="003E115A"/>
    <w:rsid w:val="003E13C7"/>
    <w:rsid w:val="003E1BEF"/>
    <w:rsid w:val="003E274D"/>
    <w:rsid w:val="003E2C99"/>
    <w:rsid w:val="003E3A57"/>
    <w:rsid w:val="003E3F5A"/>
    <w:rsid w:val="003E4C92"/>
    <w:rsid w:val="003E560F"/>
    <w:rsid w:val="003E7D2E"/>
    <w:rsid w:val="003F0C5A"/>
    <w:rsid w:val="003F10FC"/>
    <w:rsid w:val="003F4B62"/>
    <w:rsid w:val="003F4CFE"/>
    <w:rsid w:val="003F702D"/>
    <w:rsid w:val="003F769A"/>
    <w:rsid w:val="004003F5"/>
    <w:rsid w:val="004006F3"/>
    <w:rsid w:val="00402515"/>
    <w:rsid w:val="00404209"/>
    <w:rsid w:val="00404CAE"/>
    <w:rsid w:val="00405260"/>
    <w:rsid w:val="00405C37"/>
    <w:rsid w:val="00405D4E"/>
    <w:rsid w:val="004106C7"/>
    <w:rsid w:val="00412C3F"/>
    <w:rsid w:val="00414168"/>
    <w:rsid w:val="004145FF"/>
    <w:rsid w:val="00416595"/>
    <w:rsid w:val="00416831"/>
    <w:rsid w:val="004170D4"/>
    <w:rsid w:val="004176C9"/>
    <w:rsid w:val="0042012C"/>
    <w:rsid w:val="0042235E"/>
    <w:rsid w:val="0042422A"/>
    <w:rsid w:val="0042450D"/>
    <w:rsid w:val="0042566F"/>
    <w:rsid w:val="00425D56"/>
    <w:rsid w:val="004275DD"/>
    <w:rsid w:val="00431D2C"/>
    <w:rsid w:val="0043411B"/>
    <w:rsid w:val="0043606A"/>
    <w:rsid w:val="00437038"/>
    <w:rsid w:val="00444A41"/>
    <w:rsid w:val="00444E08"/>
    <w:rsid w:val="0044586D"/>
    <w:rsid w:val="004460E2"/>
    <w:rsid w:val="00446642"/>
    <w:rsid w:val="00446F14"/>
    <w:rsid w:val="0045284D"/>
    <w:rsid w:val="00452CB5"/>
    <w:rsid w:val="00453019"/>
    <w:rsid w:val="00453467"/>
    <w:rsid w:val="004537EE"/>
    <w:rsid w:val="0046086E"/>
    <w:rsid w:val="00461024"/>
    <w:rsid w:val="00461A42"/>
    <w:rsid w:val="0046297E"/>
    <w:rsid w:val="00462F51"/>
    <w:rsid w:val="004631AA"/>
    <w:rsid w:val="004649E8"/>
    <w:rsid w:val="00465561"/>
    <w:rsid w:val="004679C6"/>
    <w:rsid w:val="00470167"/>
    <w:rsid w:val="004701FE"/>
    <w:rsid w:val="0047028E"/>
    <w:rsid w:val="00470A0F"/>
    <w:rsid w:val="0047188F"/>
    <w:rsid w:val="00472894"/>
    <w:rsid w:val="00472EE8"/>
    <w:rsid w:val="004737CB"/>
    <w:rsid w:val="0047473D"/>
    <w:rsid w:val="00474FC5"/>
    <w:rsid w:val="004752FE"/>
    <w:rsid w:val="00477A4A"/>
    <w:rsid w:val="00482775"/>
    <w:rsid w:val="004841C5"/>
    <w:rsid w:val="00484F62"/>
    <w:rsid w:val="00485B3D"/>
    <w:rsid w:val="004862DE"/>
    <w:rsid w:val="00490858"/>
    <w:rsid w:val="004916A8"/>
    <w:rsid w:val="00491774"/>
    <w:rsid w:val="00492684"/>
    <w:rsid w:val="004930EA"/>
    <w:rsid w:val="00493CA4"/>
    <w:rsid w:val="00496477"/>
    <w:rsid w:val="00497978"/>
    <w:rsid w:val="004979CC"/>
    <w:rsid w:val="004A0265"/>
    <w:rsid w:val="004A1BDA"/>
    <w:rsid w:val="004A4670"/>
    <w:rsid w:val="004A5350"/>
    <w:rsid w:val="004A571E"/>
    <w:rsid w:val="004A5FB6"/>
    <w:rsid w:val="004A7164"/>
    <w:rsid w:val="004A73BA"/>
    <w:rsid w:val="004B10A3"/>
    <w:rsid w:val="004B10C2"/>
    <w:rsid w:val="004B1CEF"/>
    <w:rsid w:val="004B452E"/>
    <w:rsid w:val="004B5C9B"/>
    <w:rsid w:val="004B5E98"/>
    <w:rsid w:val="004B6BE5"/>
    <w:rsid w:val="004B7699"/>
    <w:rsid w:val="004B77BD"/>
    <w:rsid w:val="004B7B38"/>
    <w:rsid w:val="004C0883"/>
    <w:rsid w:val="004C16E1"/>
    <w:rsid w:val="004C220C"/>
    <w:rsid w:val="004C40B6"/>
    <w:rsid w:val="004C46EE"/>
    <w:rsid w:val="004C6D8D"/>
    <w:rsid w:val="004D0B32"/>
    <w:rsid w:val="004D0B6E"/>
    <w:rsid w:val="004D1930"/>
    <w:rsid w:val="004D1EA7"/>
    <w:rsid w:val="004D5CE9"/>
    <w:rsid w:val="004E0F7E"/>
    <w:rsid w:val="004E1A3A"/>
    <w:rsid w:val="004E1A75"/>
    <w:rsid w:val="004E381A"/>
    <w:rsid w:val="004E3965"/>
    <w:rsid w:val="004E427A"/>
    <w:rsid w:val="004E4E81"/>
    <w:rsid w:val="004E5364"/>
    <w:rsid w:val="004E6ECD"/>
    <w:rsid w:val="004F072C"/>
    <w:rsid w:val="004F0A68"/>
    <w:rsid w:val="004F1CC0"/>
    <w:rsid w:val="004F44C8"/>
    <w:rsid w:val="004F4CC8"/>
    <w:rsid w:val="004F702F"/>
    <w:rsid w:val="004F7361"/>
    <w:rsid w:val="00501493"/>
    <w:rsid w:val="00501C0D"/>
    <w:rsid w:val="00503E4A"/>
    <w:rsid w:val="00504FDB"/>
    <w:rsid w:val="005058CB"/>
    <w:rsid w:val="00505B3C"/>
    <w:rsid w:val="005066BC"/>
    <w:rsid w:val="00510A4A"/>
    <w:rsid w:val="00511231"/>
    <w:rsid w:val="00512DEF"/>
    <w:rsid w:val="0051302A"/>
    <w:rsid w:val="0051319F"/>
    <w:rsid w:val="00513EF1"/>
    <w:rsid w:val="00523F1F"/>
    <w:rsid w:val="00525542"/>
    <w:rsid w:val="005263AC"/>
    <w:rsid w:val="00527525"/>
    <w:rsid w:val="00527767"/>
    <w:rsid w:val="005300D5"/>
    <w:rsid w:val="00530B79"/>
    <w:rsid w:val="00531C1A"/>
    <w:rsid w:val="00531DA8"/>
    <w:rsid w:val="00531F91"/>
    <w:rsid w:val="00533F8C"/>
    <w:rsid w:val="00534D46"/>
    <w:rsid w:val="00535BFA"/>
    <w:rsid w:val="00536F95"/>
    <w:rsid w:val="00537979"/>
    <w:rsid w:val="00541508"/>
    <w:rsid w:val="00543ED0"/>
    <w:rsid w:val="00544F1C"/>
    <w:rsid w:val="00545099"/>
    <w:rsid w:val="00545390"/>
    <w:rsid w:val="0054542F"/>
    <w:rsid w:val="00547D9C"/>
    <w:rsid w:val="00550A51"/>
    <w:rsid w:val="00550C49"/>
    <w:rsid w:val="00552C06"/>
    <w:rsid w:val="00552FEA"/>
    <w:rsid w:val="00553862"/>
    <w:rsid w:val="00554673"/>
    <w:rsid w:val="0055497F"/>
    <w:rsid w:val="00554FC3"/>
    <w:rsid w:val="0055556F"/>
    <w:rsid w:val="005568AE"/>
    <w:rsid w:val="00556F10"/>
    <w:rsid w:val="005571ED"/>
    <w:rsid w:val="0056162C"/>
    <w:rsid w:val="0056250B"/>
    <w:rsid w:val="00563284"/>
    <w:rsid w:val="00564EA9"/>
    <w:rsid w:val="0056757B"/>
    <w:rsid w:val="005676E3"/>
    <w:rsid w:val="005676EB"/>
    <w:rsid w:val="0057243A"/>
    <w:rsid w:val="005731A6"/>
    <w:rsid w:val="005746FE"/>
    <w:rsid w:val="0057759E"/>
    <w:rsid w:val="0057778E"/>
    <w:rsid w:val="00584A8A"/>
    <w:rsid w:val="00584D86"/>
    <w:rsid w:val="00586D41"/>
    <w:rsid w:val="00587848"/>
    <w:rsid w:val="005905F5"/>
    <w:rsid w:val="00590776"/>
    <w:rsid w:val="00590907"/>
    <w:rsid w:val="00590BD8"/>
    <w:rsid w:val="00590FFA"/>
    <w:rsid w:val="005911F7"/>
    <w:rsid w:val="00591574"/>
    <w:rsid w:val="00591EDA"/>
    <w:rsid w:val="00593BFA"/>
    <w:rsid w:val="005A0B4C"/>
    <w:rsid w:val="005A1EBF"/>
    <w:rsid w:val="005A52B1"/>
    <w:rsid w:val="005A7AC2"/>
    <w:rsid w:val="005B06BD"/>
    <w:rsid w:val="005B2310"/>
    <w:rsid w:val="005B38E6"/>
    <w:rsid w:val="005B44C4"/>
    <w:rsid w:val="005C09C0"/>
    <w:rsid w:val="005C0FF5"/>
    <w:rsid w:val="005C1324"/>
    <w:rsid w:val="005C1F77"/>
    <w:rsid w:val="005C2031"/>
    <w:rsid w:val="005C53EE"/>
    <w:rsid w:val="005C612F"/>
    <w:rsid w:val="005D083A"/>
    <w:rsid w:val="005D214D"/>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701"/>
    <w:rsid w:val="005F18DE"/>
    <w:rsid w:val="005F7EFF"/>
    <w:rsid w:val="00602F9F"/>
    <w:rsid w:val="00603941"/>
    <w:rsid w:val="00603C12"/>
    <w:rsid w:val="00603CB9"/>
    <w:rsid w:val="00603DFD"/>
    <w:rsid w:val="0060517B"/>
    <w:rsid w:val="00610A52"/>
    <w:rsid w:val="006115C9"/>
    <w:rsid w:val="00611E08"/>
    <w:rsid w:val="00612AA7"/>
    <w:rsid w:val="006130E8"/>
    <w:rsid w:val="0061392E"/>
    <w:rsid w:val="006140C1"/>
    <w:rsid w:val="00614388"/>
    <w:rsid w:val="00614F46"/>
    <w:rsid w:val="006167D3"/>
    <w:rsid w:val="00622BB1"/>
    <w:rsid w:val="006233BB"/>
    <w:rsid w:val="0062491F"/>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50DE"/>
    <w:rsid w:val="006475AF"/>
    <w:rsid w:val="006479F0"/>
    <w:rsid w:val="006509E1"/>
    <w:rsid w:val="00653653"/>
    <w:rsid w:val="0065629B"/>
    <w:rsid w:val="00657681"/>
    <w:rsid w:val="00657965"/>
    <w:rsid w:val="00657D2A"/>
    <w:rsid w:val="0066016D"/>
    <w:rsid w:val="00660640"/>
    <w:rsid w:val="006611BF"/>
    <w:rsid w:val="00663469"/>
    <w:rsid w:val="00665207"/>
    <w:rsid w:val="0066573D"/>
    <w:rsid w:val="0067017C"/>
    <w:rsid w:val="00670743"/>
    <w:rsid w:val="00670AC0"/>
    <w:rsid w:val="006712B4"/>
    <w:rsid w:val="00671E75"/>
    <w:rsid w:val="00673D63"/>
    <w:rsid w:val="006758EB"/>
    <w:rsid w:val="006762E4"/>
    <w:rsid w:val="006764BA"/>
    <w:rsid w:val="00677639"/>
    <w:rsid w:val="0067792C"/>
    <w:rsid w:val="00677A96"/>
    <w:rsid w:val="00680507"/>
    <w:rsid w:val="0068115F"/>
    <w:rsid w:val="00682218"/>
    <w:rsid w:val="00682A94"/>
    <w:rsid w:val="00682C87"/>
    <w:rsid w:val="00683AA6"/>
    <w:rsid w:val="00684F6E"/>
    <w:rsid w:val="0068719F"/>
    <w:rsid w:val="00687BA3"/>
    <w:rsid w:val="006902A9"/>
    <w:rsid w:val="006905B3"/>
    <w:rsid w:val="006907ED"/>
    <w:rsid w:val="00690A2B"/>
    <w:rsid w:val="00692C4C"/>
    <w:rsid w:val="00695BBC"/>
    <w:rsid w:val="0069712C"/>
    <w:rsid w:val="006A087C"/>
    <w:rsid w:val="006A2C87"/>
    <w:rsid w:val="006A45D1"/>
    <w:rsid w:val="006A46BE"/>
    <w:rsid w:val="006A5FF9"/>
    <w:rsid w:val="006B062C"/>
    <w:rsid w:val="006B11FF"/>
    <w:rsid w:val="006B2DB5"/>
    <w:rsid w:val="006B6F48"/>
    <w:rsid w:val="006B77C0"/>
    <w:rsid w:val="006C0A89"/>
    <w:rsid w:val="006C37D7"/>
    <w:rsid w:val="006C4839"/>
    <w:rsid w:val="006C4921"/>
    <w:rsid w:val="006C4CC6"/>
    <w:rsid w:val="006C5272"/>
    <w:rsid w:val="006C5705"/>
    <w:rsid w:val="006C5B25"/>
    <w:rsid w:val="006C77D6"/>
    <w:rsid w:val="006D02A9"/>
    <w:rsid w:val="006D079C"/>
    <w:rsid w:val="006D2082"/>
    <w:rsid w:val="006D281F"/>
    <w:rsid w:val="006D2DC1"/>
    <w:rsid w:val="006D3014"/>
    <w:rsid w:val="006D3702"/>
    <w:rsid w:val="006D3A34"/>
    <w:rsid w:val="006D49A4"/>
    <w:rsid w:val="006D584A"/>
    <w:rsid w:val="006E041B"/>
    <w:rsid w:val="006E0581"/>
    <w:rsid w:val="006E2579"/>
    <w:rsid w:val="006E2B2A"/>
    <w:rsid w:val="006E3AA3"/>
    <w:rsid w:val="006E3E6E"/>
    <w:rsid w:val="006E3F4E"/>
    <w:rsid w:val="006E5CEE"/>
    <w:rsid w:val="006E622F"/>
    <w:rsid w:val="006E6EDF"/>
    <w:rsid w:val="006E6FAB"/>
    <w:rsid w:val="006E7033"/>
    <w:rsid w:val="006F025F"/>
    <w:rsid w:val="006F05F2"/>
    <w:rsid w:val="006F23A6"/>
    <w:rsid w:val="006F2406"/>
    <w:rsid w:val="006F26B5"/>
    <w:rsid w:val="006F5404"/>
    <w:rsid w:val="00703116"/>
    <w:rsid w:val="00703A1E"/>
    <w:rsid w:val="00704B9A"/>
    <w:rsid w:val="007061E7"/>
    <w:rsid w:val="00706677"/>
    <w:rsid w:val="00707422"/>
    <w:rsid w:val="0071018A"/>
    <w:rsid w:val="00710FC0"/>
    <w:rsid w:val="007110C3"/>
    <w:rsid w:val="00712942"/>
    <w:rsid w:val="007141A8"/>
    <w:rsid w:val="0071532A"/>
    <w:rsid w:val="007168E1"/>
    <w:rsid w:val="00720068"/>
    <w:rsid w:val="0072012A"/>
    <w:rsid w:val="00722FAC"/>
    <w:rsid w:val="0072337E"/>
    <w:rsid w:val="00723DDA"/>
    <w:rsid w:val="00724CC2"/>
    <w:rsid w:val="00725579"/>
    <w:rsid w:val="007255A8"/>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4D2"/>
    <w:rsid w:val="00745106"/>
    <w:rsid w:val="00750BBA"/>
    <w:rsid w:val="0075316D"/>
    <w:rsid w:val="007539CB"/>
    <w:rsid w:val="00754334"/>
    <w:rsid w:val="007555EA"/>
    <w:rsid w:val="007569A2"/>
    <w:rsid w:val="00756D12"/>
    <w:rsid w:val="0076054F"/>
    <w:rsid w:val="00761D8B"/>
    <w:rsid w:val="00764FB1"/>
    <w:rsid w:val="007659C1"/>
    <w:rsid w:val="007669A6"/>
    <w:rsid w:val="00766C94"/>
    <w:rsid w:val="007674FA"/>
    <w:rsid w:val="007704A2"/>
    <w:rsid w:val="007720C7"/>
    <w:rsid w:val="007723A3"/>
    <w:rsid w:val="0077247B"/>
    <w:rsid w:val="007724D7"/>
    <w:rsid w:val="00775163"/>
    <w:rsid w:val="007770C1"/>
    <w:rsid w:val="007800B8"/>
    <w:rsid w:val="007801D8"/>
    <w:rsid w:val="00782CFD"/>
    <w:rsid w:val="00784D7F"/>
    <w:rsid w:val="00784EB1"/>
    <w:rsid w:val="007872A6"/>
    <w:rsid w:val="0079103A"/>
    <w:rsid w:val="007912C7"/>
    <w:rsid w:val="00792A16"/>
    <w:rsid w:val="00792F25"/>
    <w:rsid w:val="00793953"/>
    <w:rsid w:val="007941FC"/>
    <w:rsid w:val="00794778"/>
    <w:rsid w:val="007A0704"/>
    <w:rsid w:val="007A0BF3"/>
    <w:rsid w:val="007A0F6E"/>
    <w:rsid w:val="007A2961"/>
    <w:rsid w:val="007A2B8E"/>
    <w:rsid w:val="007A2BE6"/>
    <w:rsid w:val="007A3295"/>
    <w:rsid w:val="007A4414"/>
    <w:rsid w:val="007A4F75"/>
    <w:rsid w:val="007B23E4"/>
    <w:rsid w:val="007B27C4"/>
    <w:rsid w:val="007B2D14"/>
    <w:rsid w:val="007B36CD"/>
    <w:rsid w:val="007B3960"/>
    <w:rsid w:val="007B40EA"/>
    <w:rsid w:val="007B6532"/>
    <w:rsid w:val="007B6B45"/>
    <w:rsid w:val="007B6CBA"/>
    <w:rsid w:val="007C1A4E"/>
    <w:rsid w:val="007C2C2B"/>
    <w:rsid w:val="007C4769"/>
    <w:rsid w:val="007C52EE"/>
    <w:rsid w:val="007C6213"/>
    <w:rsid w:val="007C634E"/>
    <w:rsid w:val="007C64E9"/>
    <w:rsid w:val="007C64FC"/>
    <w:rsid w:val="007C6885"/>
    <w:rsid w:val="007C6A7C"/>
    <w:rsid w:val="007C6F20"/>
    <w:rsid w:val="007D02C5"/>
    <w:rsid w:val="007D0EF3"/>
    <w:rsid w:val="007D2B64"/>
    <w:rsid w:val="007D314C"/>
    <w:rsid w:val="007D41C6"/>
    <w:rsid w:val="007D4BF8"/>
    <w:rsid w:val="007D5817"/>
    <w:rsid w:val="007D62A5"/>
    <w:rsid w:val="007D66C5"/>
    <w:rsid w:val="007D716F"/>
    <w:rsid w:val="007D78F6"/>
    <w:rsid w:val="007E0839"/>
    <w:rsid w:val="007E3E3F"/>
    <w:rsid w:val="007E3FAB"/>
    <w:rsid w:val="007E45CE"/>
    <w:rsid w:val="007E6891"/>
    <w:rsid w:val="007E721A"/>
    <w:rsid w:val="007F0794"/>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5019"/>
    <w:rsid w:val="00815C92"/>
    <w:rsid w:val="00821516"/>
    <w:rsid w:val="00821A79"/>
    <w:rsid w:val="00822307"/>
    <w:rsid w:val="00822414"/>
    <w:rsid w:val="0082266A"/>
    <w:rsid w:val="008241C4"/>
    <w:rsid w:val="0082452E"/>
    <w:rsid w:val="00827370"/>
    <w:rsid w:val="00827434"/>
    <w:rsid w:val="00827B31"/>
    <w:rsid w:val="0083033E"/>
    <w:rsid w:val="008320FF"/>
    <w:rsid w:val="00832411"/>
    <w:rsid w:val="00833185"/>
    <w:rsid w:val="008362D2"/>
    <w:rsid w:val="00841519"/>
    <w:rsid w:val="00844595"/>
    <w:rsid w:val="008455BA"/>
    <w:rsid w:val="00845615"/>
    <w:rsid w:val="00847E57"/>
    <w:rsid w:val="00850062"/>
    <w:rsid w:val="0085098D"/>
    <w:rsid w:val="00853B1E"/>
    <w:rsid w:val="00856054"/>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B64"/>
    <w:rsid w:val="008753AA"/>
    <w:rsid w:val="00875C78"/>
    <w:rsid w:val="00876F59"/>
    <w:rsid w:val="00877132"/>
    <w:rsid w:val="008776D8"/>
    <w:rsid w:val="0088035D"/>
    <w:rsid w:val="00880666"/>
    <w:rsid w:val="00880953"/>
    <w:rsid w:val="008819A3"/>
    <w:rsid w:val="0088541D"/>
    <w:rsid w:val="008901CA"/>
    <w:rsid w:val="008917C3"/>
    <w:rsid w:val="00893347"/>
    <w:rsid w:val="00893751"/>
    <w:rsid w:val="00893A24"/>
    <w:rsid w:val="00893D06"/>
    <w:rsid w:val="00894414"/>
    <w:rsid w:val="008948D3"/>
    <w:rsid w:val="00895462"/>
    <w:rsid w:val="00895A55"/>
    <w:rsid w:val="008A17BF"/>
    <w:rsid w:val="008A2864"/>
    <w:rsid w:val="008A3BFB"/>
    <w:rsid w:val="008A403F"/>
    <w:rsid w:val="008A42FD"/>
    <w:rsid w:val="008A6EE2"/>
    <w:rsid w:val="008A73AB"/>
    <w:rsid w:val="008B0705"/>
    <w:rsid w:val="008B0D24"/>
    <w:rsid w:val="008B1CAB"/>
    <w:rsid w:val="008B2A7F"/>
    <w:rsid w:val="008B2B23"/>
    <w:rsid w:val="008B2E6E"/>
    <w:rsid w:val="008B7262"/>
    <w:rsid w:val="008B7443"/>
    <w:rsid w:val="008C295A"/>
    <w:rsid w:val="008C2BAC"/>
    <w:rsid w:val="008C2D5D"/>
    <w:rsid w:val="008C2F4E"/>
    <w:rsid w:val="008C3ABC"/>
    <w:rsid w:val="008D098B"/>
    <w:rsid w:val="008D0BE5"/>
    <w:rsid w:val="008D3D5A"/>
    <w:rsid w:val="008D3E8F"/>
    <w:rsid w:val="008D6083"/>
    <w:rsid w:val="008D6A45"/>
    <w:rsid w:val="008D7595"/>
    <w:rsid w:val="008D7D4C"/>
    <w:rsid w:val="008D7E5C"/>
    <w:rsid w:val="008E02BB"/>
    <w:rsid w:val="008E1319"/>
    <w:rsid w:val="008E3A45"/>
    <w:rsid w:val="008E41CB"/>
    <w:rsid w:val="008E4898"/>
    <w:rsid w:val="008E57C3"/>
    <w:rsid w:val="008E681F"/>
    <w:rsid w:val="008E789E"/>
    <w:rsid w:val="008E7E5A"/>
    <w:rsid w:val="008F0CDD"/>
    <w:rsid w:val="008F1300"/>
    <w:rsid w:val="008F44B5"/>
    <w:rsid w:val="008F4BEB"/>
    <w:rsid w:val="008F4F7A"/>
    <w:rsid w:val="008F510E"/>
    <w:rsid w:val="008F55D5"/>
    <w:rsid w:val="008F55F9"/>
    <w:rsid w:val="008F73BA"/>
    <w:rsid w:val="008F7E28"/>
    <w:rsid w:val="0090062D"/>
    <w:rsid w:val="00901612"/>
    <w:rsid w:val="00902210"/>
    <w:rsid w:val="00902D52"/>
    <w:rsid w:val="00906284"/>
    <w:rsid w:val="0090639B"/>
    <w:rsid w:val="00906E5F"/>
    <w:rsid w:val="0090767B"/>
    <w:rsid w:val="00911304"/>
    <w:rsid w:val="009124D7"/>
    <w:rsid w:val="0091254E"/>
    <w:rsid w:val="00912A2E"/>
    <w:rsid w:val="00912B26"/>
    <w:rsid w:val="00914350"/>
    <w:rsid w:val="009207B6"/>
    <w:rsid w:val="0093075C"/>
    <w:rsid w:val="00930A14"/>
    <w:rsid w:val="00931874"/>
    <w:rsid w:val="00932459"/>
    <w:rsid w:val="00932709"/>
    <w:rsid w:val="00933263"/>
    <w:rsid w:val="00936164"/>
    <w:rsid w:val="00936503"/>
    <w:rsid w:val="00940A99"/>
    <w:rsid w:val="00942BAA"/>
    <w:rsid w:val="00942E06"/>
    <w:rsid w:val="00943A59"/>
    <w:rsid w:val="00945BD2"/>
    <w:rsid w:val="00945D56"/>
    <w:rsid w:val="009464DA"/>
    <w:rsid w:val="009512D2"/>
    <w:rsid w:val="00952399"/>
    <w:rsid w:val="00952516"/>
    <w:rsid w:val="009539F9"/>
    <w:rsid w:val="00953E30"/>
    <w:rsid w:val="009541A8"/>
    <w:rsid w:val="00954217"/>
    <w:rsid w:val="0095461F"/>
    <w:rsid w:val="00954953"/>
    <w:rsid w:val="00957A85"/>
    <w:rsid w:val="00957CBE"/>
    <w:rsid w:val="00960C0C"/>
    <w:rsid w:val="009616AC"/>
    <w:rsid w:val="00961E06"/>
    <w:rsid w:val="00964CD6"/>
    <w:rsid w:val="00964E3A"/>
    <w:rsid w:val="0096560B"/>
    <w:rsid w:val="00967170"/>
    <w:rsid w:val="00967BF7"/>
    <w:rsid w:val="00971CC4"/>
    <w:rsid w:val="00971E6C"/>
    <w:rsid w:val="00971F36"/>
    <w:rsid w:val="009729D3"/>
    <w:rsid w:val="00974A65"/>
    <w:rsid w:val="009755D1"/>
    <w:rsid w:val="009762CC"/>
    <w:rsid w:val="00976E06"/>
    <w:rsid w:val="009770C1"/>
    <w:rsid w:val="00977826"/>
    <w:rsid w:val="00980003"/>
    <w:rsid w:val="00981C74"/>
    <w:rsid w:val="00984581"/>
    <w:rsid w:val="009857AA"/>
    <w:rsid w:val="00985E1B"/>
    <w:rsid w:val="00986821"/>
    <w:rsid w:val="00986D61"/>
    <w:rsid w:val="00990755"/>
    <w:rsid w:val="00990AE5"/>
    <w:rsid w:val="009911B4"/>
    <w:rsid w:val="00991BB6"/>
    <w:rsid w:val="00991DA1"/>
    <w:rsid w:val="00994D83"/>
    <w:rsid w:val="00995F4A"/>
    <w:rsid w:val="009960FF"/>
    <w:rsid w:val="009962A6"/>
    <w:rsid w:val="00997171"/>
    <w:rsid w:val="009A1139"/>
    <w:rsid w:val="009A2070"/>
    <w:rsid w:val="009A23BC"/>
    <w:rsid w:val="009A258D"/>
    <w:rsid w:val="009A286E"/>
    <w:rsid w:val="009A35CA"/>
    <w:rsid w:val="009A5AB6"/>
    <w:rsid w:val="009A6B30"/>
    <w:rsid w:val="009B068B"/>
    <w:rsid w:val="009B1DEB"/>
    <w:rsid w:val="009B1F65"/>
    <w:rsid w:val="009B30FF"/>
    <w:rsid w:val="009B3550"/>
    <w:rsid w:val="009B4E8F"/>
    <w:rsid w:val="009B4EAF"/>
    <w:rsid w:val="009B664B"/>
    <w:rsid w:val="009B6CE7"/>
    <w:rsid w:val="009C0D51"/>
    <w:rsid w:val="009C189F"/>
    <w:rsid w:val="009C1FF7"/>
    <w:rsid w:val="009C24E2"/>
    <w:rsid w:val="009C3A18"/>
    <w:rsid w:val="009C5445"/>
    <w:rsid w:val="009C7432"/>
    <w:rsid w:val="009C7E9A"/>
    <w:rsid w:val="009D08AD"/>
    <w:rsid w:val="009D0AE9"/>
    <w:rsid w:val="009D1AC1"/>
    <w:rsid w:val="009D321E"/>
    <w:rsid w:val="009D3314"/>
    <w:rsid w:val="009D56FC"/>
    <w:rsid w:val="009D6E85"/>
    <w:rsid w:val="009D7312"/>
    <w:rsid w:val="009D796B"/>
    <w:rsid w:val="009D7AFB"/>
    <w:rsid w:val="009E00C7"/>
    <w:rsid w:val="009E0C19"/>
    <w:rsid w:val="009E3643"/>
    <w:rsid w:val="009E39BF"/>
    <w:rsid w:val="009E4134"/>
    <w:rsid w:val="009E42FD"/>
    <w:rsid w:val="009E4639"/>
    <w:rsid w:val="009E46D1"/>
    <w:rsid w:val="009E6037"/>
    <w:rsid w:val="009E7B21"/>
    <w:rsid w:val="009F0BD1"/>
    <w:rsid w:val="009F2639"/>
    <w:rsid w:val="009F4473"/>
    <w:rsid w:val="009F53F4"/>
    <w:rsid w:val="009F696A"/>
    <w:rsid w:val="009F747C"/>
    <w:rsid w:val="009F74F5"/>
    <w:rsid w:val="00A02E8A"/>
    <w:rsid w:val="00A03AB0"/>
    <w:rsid w:val="00A03C7F"/>
    <w:rsid w:val="00A04F50"/>
    <w:rsid w:val="00A054C4"/>
    <w:rsid w:val="00A056FB"/>
    <w:rsid w:val="00A0643A"/>
    <w:rsid w:val="00A07261"/>
    <w:rsid w:val="00A10D5C"/>
    <w:rsid w:val="00A118D8"/>
    <w:rsid w:val="00A11F9E"/>
    <w:rsid w:val="00A1247C"/>
    <w:rsid w:val="00A12564"/>
    <w:rsid w:val="00A13969"/>
    <w:rsid w:val="00A13A83"/>
    <w:rsid w:val="00A13B07"/>
    <w:rsid w:val="00A16012"/>
    <w:rsid w:val="00A176EB"/>
    <w:rsid w:val="00A21001"/>
    <w:rsid w:val="00A214A9"/>
    <w:rsid w:val="00A22FA5"/>
    <w:rsid w:val="00A32F30"/>
    <w:rsid w:val="00A348FE"/>
    <w:rsid w:val="00A34B8A"/>
    <w:rsid w:val="00A36AC7"/>
    <w:rsid w:val="00A378FC"/>
    <w:rsid w:val="00A37B98"/>
    <w:rsid w:val="00A40D44"/>
    <w:rsid w:val="00A415A5"/>
    <w:rsid w:val="00A417BF"/>
    <w:rsid w:val="00A426D4"/>
    <w:rsid w:val="00A43E54"/>
    <w:rsid w:val="00A44679"/>
    <w:rsid w:val="00A44A46"/>
    <w:rsid w:val="00A51BA4"/>
    <w:rsid w:val="00A51E9C"/>
    <w:rsid w:val="00A5345F"/>
    <w:rsid w:val="00A555CF"/>
    <w:rsid w:val="00A558B6"/>
    <w:rsid w:val="00A55CA8"/>
    <w:rsid w:val="00A565A5"/>
    <w:rsid w:val="00A60250"/>
    <w:rsid w:val="00A6035B"/>
    <w:rsid w:val="00A610EB"/>
    <w:rsid w:val="00A61CAD"/>
    <w:rsid w:val="00A634F0"/>
    <w:rsid w:val="00A66BBA"/>
    <w:rsid w:val="00A678A6"/>
    <w:rsid w:val="00A67B2F"/>
    <w:rsid w:val="00A70B4B"/>
    <w:rsid w:val="00A73BD0"/>
    <w:rsid w:val="00A75124"/>
    <w:rsid w:val="00A7549C"/>
    <w:rsid w:val="00A76813"/>
    <w:rsid w:val="00A773B9"/>
    <w:rsid w:val="00A80721"/>
    <w:rsid w:val="00A81E6A"/>
    <w:rsid w:val="00A8237A"/>
    <w:rsid w:val="00A83938"/>
    <w:rsid w:val="00A84F40"/>
    <w:rsid w:val="00A85806"/>
    <w:rsid w:val="00A8773E"/>
    <w:rsid w:val="00A87A7F"/>
    <w:rsid w:val="00A87D1D"/>
    <w:rsid w:val="00A90C77"/>
    <w:rsid w:val="00A90DEA"/>
    <w:rsid w:val="00A90E66"/>
    <w:rsid w:val="00A90F6C"/>
    <w:rsid w:val="00A93A4C"/>
    <w:rsid w:val="00A941A3"/>
    <w:rsid w:val="00A94638"/>
    <w:rsid w:val="00A952B2"/>
    <w:rsid w:val="00A972A9"/>
    <w:rsid w:val="00AA0FD6"/>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C3529"/>
    <w:rsid w:val="00AC3ED8"/>
    <w:rsid w:val="00AC42DC"/>
    <w:rsid w:val="00AC453B"/>
    <w:rsid w:val="00AC4E8C"/>
    <w:rsid w:val="00AC6807"/>
    <w:rsid w:val="00AC777A"/>
    <w:rsid w:val="00AD0D6E"/>
    <w:rsid w:val="00AD0EF0"/>
    <w:rsid w:val="00AD2206"/>
    <w:rsid w:val="00AD399F"/>
    <w:rsid w:val="00AD3B01"/>
    <w:rsid w:val="00AD3C10"/>
    <w:rsid w:val="00AD4004"/>
    <w:rsid w:val="00AD41E8"/>
    <w:rsid w:val="00AD53A8"/>
    <w:rsid w:val="00AD53D1"/>
    <w:rsid w:val="00AD5E71"/>
    <w:rsid w:val="00AD7F66"/>
    <w:rsid w:val="00AE0031"/>
    <w:rsid w:val="00AE067A"/>
    <w:rsid w:val="00AE0EE9"/>
    <w:rsid w:val="00AE231B"/>
    <w:rsid w:val="00AE3A52"/>
    <w:rsid w:val="00AE3DCA"/>
    <w:rsid w:val="00AE4B12"/>
    <w:rsid w:val="00AE4F9A"/>
    <w:rsid w:val="00AE5DCE"/>
    <w:rsid w:val="00AE6B6B"/>
    <w:rsid w:val="00AE7E09"/>
    <w:rsid w:val="00AF07F4"/>
    <w:rsid w:val="00AF207E"/>
    <w:rsid w:val="00AF26F5"/>
    <w:rsid w:val="00AF270D"/>
    <w:rsid w:val="00AF2EBB"/>
    <w:rsid w:val="00AF3356"/>
    <w:rsid w:val="00AF340A"/>
    <w:rsid w:val="00AF392C"/>
    <w:rsid w:val="00AF5E4F"/>
    <w:rsid w:val="00AF6C7C"/>
    <w:rsid w:val="00AF6D8C"/>
    <w:rsid w:val="00AF7212"/>
    <w:rsid w:val="00B00B69"/>
    <w:rsid w:val="00B011EB"/>
    <w:rsid w:val="00B02893"/>
    <w:rsid w:val="00B029DE"/>
    <w:rsid w:val="00B03E6E"/>
    <w:rsid w:val="00B04814"/>
    <w:rsid w:val="00B05AD6"/>
    <w:rsid w:val="00B1049F"/>
    <w:rsid w:val="00B12632"/>
    <w:rsid w:val="00B128E6"/>
    <w:rsid w:val="00B13721"/>
    <w:rsid w:val="00B14856"/>
    <w:rsid w:val="00B1491C"/>
    <w:rsid w:val="00B16B71"/>
    <w:rsid w:val="00B20B32"/>
    <w:rsid w:val="00B2113A"/>
    <w:rsid w:val="00B22747"/>
    <w:rsid w:val="00B23C73"/>
    <w:rsid w:val="00B2490F"/>
    <w:rsid w:val="00B24E0A"/>
    <w:rsid w:val="00B27A9A"/>
    <w:rsid w:val="00B33A20"/>
    <w:rsid w:val="00B345BE"/>
    <w:rsid w:val="00B35578"/>
    <w:rsid w:val="00B36297"/>
    <w:rsid w:val="00B37986"/>
    <w:rsid w:val="00B4103F"/>
    <w:rsid w:val="00B43548"/>
    <w:rsid w:val="00B43F70"/>
    <w:rsid w:val="00B44A37"/>
    <w:rsid w:val="00B45611"/>
    <w:rsid w:val="00B504D0"/>
    <w:rsid w:val="00B50B0F"/>
    <w:rsid w:val="00B521E2"/>
    <w:rsid w:val="00B52595"/>
    <w:rsid w:val="00B52598"/>
    <w:rsid w:val="00B52FB2"/>
    <w:rsid w:val="00B53150"/>
    <w:rsid w:val="00B54583"/>
    <w:rsid w:val="00B549BA"/>
    <w:rsid w:val="00B54BB0"/>
    <w:rsid w:val="00B57010"/>
    <w:rsid w:val="00B6027A"/>
    <w:rsid w:val="00B61012"/>
    <w:rsid w:val="00B61BB8"/>
    <w:rsid w:val="00B62FE7"/>
    <w:rsid w:val="00B634D1"/>
    <w:rsid w:val="00B6408C"/>
    <w:rsid w:val="00B641DE"/>
    <w:rsid w:val="00B64A1A"/>
    <w:rsid w:val="00B65955"/>
    <w:rsid w:val="00B659BE"/>
    <w:rsid w:val="00B67778"/>
    <w:rsid w:val="00B7088F"/>
    <w:rsid w:val="00B7173D"/>
    <w:rsid w:val="00B71C0E"/>
    <w:rsid w:val="00B72D7D"/>
    <w:rsid w:val="00B75EE8"/>
    <w:rsid w:val="00B76DE1"/>
    <w:rsid w:val="00B76F1A"/>
    <w:rsid w:val="00B76FCD"/>
    <w:rsid w:val="00B80D84"/>
    <w:rsid w:val="00B80EE6"/>
    <w:rsid w:val="00B82347"/>
    <w:rsid w:val="00B84702"/>
    <w:rsid w:val="00B84E0A"/>
    <w:rsid w:val="00B86D33"/>
    <w:rsid w:val="00B8798F"/>
    <w:rsid w:val="00B90110"/>
    <w:rsid w:val="00B91157"/>
    <w:rsid w:val="00B926B5"/>
    <w:rsid w:val="00B932FB"/>
    <w:rsid w:val="00B93719"/>
    <w:rsid w:val="00B93B9D"/>
    <w:rsid w:val="00B94CC3"/>
    <w:rsid w:val="00B94EC5"/>
    <w:rsid w:val="00B955EB"/>
    <w:rsid w:val="00B95FA6"/>
    <w:rsid w:val="00B96B17"/>
    <w:rsid w:val="00B97CB6"/>
    <w:rsid w:val="00BA0949"/>
    <w:rsid w:val="00BA0E83"/>
    <w:rsid w:val="00BA10AD"/>
    <w:rsid w:val="00BA148A"/>
    <w:rsid w:val="00BA1CF0"/>
    <w:rsid w:val="00BA1E5F"/>
    <w:rsid w:val="00BA2170"/>
    <w:rsid w:val="00BA2654"/>
    <w:rsid w:val="00BA4CC3"/>
    <w:rsid w:val="00BA4D0C"/>
    <w:rsid w:val="00BA5D61"/>
    <w:rsid w:val="00BA6616"/>
    <w:rsid w:val="00BA69E5"/>
    <w:rsid w:val="00BA6C8C"/>
    <w:rsid w:val="00BA796D"/>
    <w:rsid w:val="00BA7A62"/>
    <w:rsid w:val="00BA7C77"/>
    <w:rsid w:val="00BB05DB"/>
    <w:rsid w:val="00BB0BCE"/>
    <w:rsid w:val="00BB45A5"/>
    <w:rsid w:val="00BB5C60"/>
    <w:rsid w:val="00BB7289"/>
    <w:rsid w:val="00BB7A9D"/>
    <w:rsid w:val="00BC2763"/>
    <w:rsid w:val="00BC2C8B"/>
    <w:rsid w:val="00BC46AD"/>
    <w:rsid w:val="00BC49C5"/>
    <w:rsid w:val="00BC4FBC"/>
    <w:rsid w:val="00BC528C"/>
    <w:rsid w:val="00BC72E9"/>
    <w:rsid w:val="00BD06E4"/>
    <w:rsid w:val="00BD3879"/>
    <w:rsid w:val="00BD518E"/>
    <w:rsid w:val="00BD7982"/>
    <w:rsid w:val="00BD7C5C"/>
    <w:rsid w:val="00BD7D94"/>
    <w:rsid w:val="00BE15AF"/>
    <w:rsid w:val="00BE1696"/>
    <w:rsid w:val="00BE1C8A"/>
    <w:rsid w:val="00BE2178"/>
    <w:rsid w:val="00BE26A7"/>
    <w:rsid w:val="00BE4EAB"/>
    <w:rsid w:val="00BE61FA"/>
    <w:rsid w:val="00BE7B77"/>
    <w:rsid w:val="00BF0B42"/>
    <w:rsid w:val="00BF168E"/>
    <w:rsid w:val="00BF2324"/>
    <w:rsid w:val="00BF25B3"/>
    <w:rsid w:val="00BF31B8"/>
    <w:rsid w:val="00BF396B"/>
    <w:rsid w:val="00BF4349"/>
    <w:rsid w:val="00BF6FD8"/>
    <w:rsid w:val="00BF71EA"/>
    <w:rsid w:val="00C00015"/>
    <w:rsid w:val="00C00E04"/>
    <w:rsid w:val="00C00E76"/>
    <w:rsid w:val="00C011FF"/>
    <w:rsid w:val="00C02315"/>
    <w:rsid w:val="00C02E38"/>
    <w:rsid w:val="00C02F1C"/>
    <w:rsid w:val="00C02FBF"/>
    <w:rsid w:val="00C036E1"/>
    <w:rsid w:val="00C03724"/>
    <w:rsid w:val="00C03788"/>
    <w:rsid w:val="00C0580D"/>
    <w:rsid w:val="00C0773A"/>
    <w:rsid w:val="00C077CA"/>
    <w:rsid w:val="00C10115"/>
    <w:rsid w:val="00C10840"/>
    <w:rsid w:val="00C10960"/>
    <w:rsid w:val="00C123E7"/>
    <w:rsid w:val="00C13A37"/>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DB9"/>
    <w:rsid w:val="00C34DE8"/>
    <w:rsid w:val="00C34FCB"/>
    <w:rsid w:val="00C3565E"/>
    <w:rsid w:val="00C3661D"/>
    <w:rsid w:val="00C43383"/>
    <w:rsid w:val="00C436CF"/>
    <w:rsid w:val="00C44439"/>
    <w:rsid w:val="00C45C05"/>
    <w:rsid w:val="00C46687"/>
    <w:rsid w:val="00C51A30"/>
    <w:rsid w:val="00C52C7E"/>
    <w:rsid w:val="00C53FE7"/>
    <w:rsid w:val="00C54078"/>
    <w:rsid w:val="00C54566"/>
    <w:rsid w:val="00C55D06"/>
    <w:rsid w:val="00C5676B"/>
    <w:rsid w:val="00C567DA"/>
    <w:rsid w:val="00C619ED"/>
    <w:rsid w:val="00C61BB3"/>
    <w:rsid w:val="00C62157"/>
    <w:rsid w:val="00C648CC"/>
    <w:rsid w:val="00C64D2F"/>
    <w:rsid w:val="00C65847"/>
    <w:rsid w:val="00C662A7"/>
    <w:rsid w:val="00C67246"/>
    <w:rsid w:val="00C74751"/>
    <w:rsid w:val="00C74B0E"/>
    <w:rsid w:val="00C74D30"/>
    <w:rsid w:val="00C75356"/>
    <w:rsid w:val="00C75E4A"/>
    <w:rsid w:val="00C77A1C"/>
    <w:rsid w:val="00C77E5A"/>
    <w:rsid w:val="00C8129F"/>
    <w:rsid w:val="00C81E17"/>
    <w:rsid w:val="00C82760"/>
    <w:rsid w:val="00C828EA"/>
    <w:rsid w:val="00C82DE8"/>
    <w:rsid w:val="00C85B53"/>
    <w:rsid w:val="00C85E0A"/>
    <w:rsid w:val="00C90AB9"/>
    <w:rsid w:val="00C90B09"/>
    <w:rsid w:val="00C93098"/>
    <w:rsid w:val="00C93C03"/>
    <w:rsid w:val="00C94D4A"/>
    <w:rsid w:val="00C951F8"/>
    <w:rsid w:val="00C97E1D"/>
    <w:rsid w:val="00CA0EB5"/>
    <w:rsid w:val="00CA1789"/>
    <w:rsid w:val="00CA1863"/>
    <w:rsid w:val="00CA4106"/>
    <w:rsid w:val="00CA600E"/>
    <w:rsid w:val="00CA7C68"/>
    <w:rsid w:val="00CB3134"/>
    <w:rsid w:val="00CB39AE"/>
    <w:rsid w:val="00CB57F3"/>
    <w:rsid w:val="00CB58B8"/>
    <w:rsid w:val="00CC1194"/>
    <w:rsid w:val="00CC13B2"/>
    <w:rsid w:val="00CC196E"/>
    <w:rsid w:val="00CC2664"/>
    <w:rsid w:val="00CC33F8"/>
    <w:rsid w:val="00CC497B"/>
    <w:rsid w:val="00CC55E8"/>
    <w:rsid w:val="00CC59C0"/>
    <w:rsid w:val="00CD0213"/>
    <w:rsid w:val="00CD119F"/>
    <w:rsid w:val="00CD2EAD"/>
    <w:rsid w:val="00CD51C7"/>
    <w:rsid w:val="00CD6417"/>
    <w:rsid w:val="00CD6812"/>
    <w:rsid w:val="00CD6A58"/>
    <w:rsid w:val="00CE135F"/>
    <w:rsid w:val="00CE13D4"/>
    <w:rsid w:val="00CE4375"/>
    <w:rsid w:val="00CE4697"/>
    <w:rsid w:val="00CE4758"/>
    <w:rsid w:val="00CE476E"/>
    <w:rsid w:val="00CE4A47"/>
    <w:rsid w:val="00CE5C23"/>
    <w:rsid w:val="00CE7625"/>
    <w:rsid w:val="00CF297A"/>
    <w:rsid w:val="00CF327B"/>
    <w:rsid w:val="00CF3432"/>
    <w:rsid w:val="00CF3687"/>
    <w:rsid w:val="00CF4B06"/>
    <w:rsid w:val="00CF590B"/>
    <w:rsid w:val="00CF7423"/>
    <w:rsid w:val="00D0072D"/>
    <w:rsid w:val="00D00F80"/>
    <w:rsid w:val="00D0176D"/>
    <w:rsid w:val="00D042E9"/>
    <w:rsid w:val="00D059C9"/>
    <w:rsid w:val="00D07AA4"/>
    <w:rsid w:val="00D103FC"/>
    <w:rsid w:val="00D11102"/>
    <w:rsid w:val="00D1451F"/>
    <w:rsid w:val="00D148CE"/>
    <w:rsid w:val="00D178A9"/>
    <w:rsid w:val="00D22176"/>
    <w:rsid w:val="00D22F70"/>
    <w:rsid w:val="00D23ACB"/>
    <w:rsid w:val="00D31541"/>
    <w:rsid w:val="00D317C9"/>
    <w:rsid w:val="00D32655"/>
    <w:rsid w:val="00D329A9"/>
    <w:rsid w:val="00D32BDE"/>
    <w:rsid w:val="00D32C6C"/>
    <w:rsid w:val="00D32E97"/>
    <w:rsid w:val="00D33982"/>
    <w:rsid w:val="00D33A99"/>
    <w:rsid w:val="00D3402E"/>
    <w:rsid w:val="00D36244"/>
    <w:rsid w:val="00D36658"/>
    <w:rsid w:val="00D36A9C"/>
    <w:rsid w:val="00D40D8B"/>
    <w:rsid w:val="00D413E8"/>
    <w:rsid w:val="00D41BAC"/>
    <w:rsid w:val="00D4215C"/>
    <w:rsid w:val="00D4285A"/>
    <w:rsid w:val="00D42D2A"/>
    <w:rsid w:val="00D4388D"/>
    <w:rsid w:val="00D44124"/>
    <w:rsid w:val="00D44A4B"/>
    <w:rsid w:val="00D451FA"/>
    <w:rsid w:val="00D46796"/>
    <w:rsid w:val="00D4761B"/>
    <w:rsid w:val="00D50171"/>
    <w:rsid w:val="00D507F8"/>
    <w:rsid w:val="00D51E71"/>
    <w:rsid w:val="00D521F2"/>
    <w:rsid w:val="00D522AC"/>
    <w:rsid w:val="00D52503"/>
    <w:rsid w:val="00D52FB1"/>
    <w:rsid w:val="00D55C31"/>
    <w:rsid w:val="00D6030A"/>
    <w:rsid w:val="00D61F36"/>
    <w:rsid w:val="00D64B51"/>
    <w:rsid w:val="00D6546D"/>
    <w:rsid w:val="00D65661"/>
    <w:rsid w:val="00D65EFD"/>
    <w:rsid w:val="00D664EC"/>
    <w:rsid w:val="00D66581"/>
    <w:rsid w:val="00D675B3"/>
    <w:rsid w:val="00D675BF"/>
    <w:rsid w:val="00D701C3"/>
    <w:rsid w:val="00D732FE"/>
    <w:rsid w:val="00D74145"/>
    <w:rsid w:val="00D772FC"/>
    <w:rsid w:val="00D77B8A"/>
    <w:rsid w:val="00D8037F"/>
    <w:rsid w:val="00D832E7"/>
    <w:rsid w:val="00D8508E"/>
    <w:rsid w:val="00D85819"/>
    <w:rsid w:val="00D864FB"/>
    <w:rsid w:val="00D86525"/>
    <w:rsid w:val="00D875BA"/>
    <w:rsid w:val="00D87CB1"/>
    <w:rsid w:val="00D906A1"/>
    <w:rsid w:val="00D90ABC"/>
    <w:rsid w:val="00D90EAB"/>
    <w:rsid w:val="00D91A5B"/>
    <w:rsid w:val="00D93F3C"/>
    <w:rsid w:val="00D947F3"/>
    <w:rsid w:val="00D96013"/>
    <w:rsid w:val="00D96866"/>
    <w:rsid w:val="00D9728C"/>
    <w:rsid w:val="00DA11EC"/>
    <w:rsid w:val="00DA1857"/>
    <w:rsid w:val="00DA23E4"/>
    <w:rsid w:val="00DA3151"/>
    <w:rsid w:val="00DA4FB6"/>
    <w:rsid w:val="00DA5E97"/>
    <w:rsid w:val="00DB014E"/>
    <w:rsid w:val="00DB28BC"/>
    <w:rsid w:val="00DB3A03"/>
    <w:rsid w:val="00DB41B4"/>
    <w:rsid w:val="00DB6013"/>
    <w:rsid w:val="00DB6351"/>
    <w:rsid w:val="00DB7880"/>
    <w:rsid w:val="00DB7D63"/>
    <w:rsid w:val="00DC21D0"/>
    <w:rsid w:val="00DC42B6"/>
    <w:rsid w:val="00DC4FB7"/>
    <w:rsid w:val="00DC57A5"/>
    <w:rsid w:val="00DC6095"/>
    <w:rsid w:val="00DC6294"/>
    <w:rsid w:val="00DC724F"/>
    <w:rsid w:val="00DC7727"/>
    <w:rsid w:val="00DD11E6"/>
    <w:rsid w:val="00DD1BD0"/>
    <w:rsid w:val="00DD34E3"/>
    <w:rsid w:val="00DD422D"/>
    <w:rsid w:val="00DD47F9"/>
    <w:rsid w:val="00DD58C1"/>
    <w:rsid w:val="00DD5950"/>
    <w:rsid w:val="00DD610E"/>
    <w:rsid w:val="00DD649E"/>
    <w:rsid w:val="00DD68ED"/>
    <w:rsid w:val="00DE070B"/>
    <w:rsid w:val="00DE325C"/>
    <w:rsid w:val="00DE3E40"/>
    <w:rsid w:val="00DE423F"/>
    <w:rsid w:val="00DE4603"/>
    <w:rsid w:val="00DE6653"/>
    <w:rsid w:val="00DE71B6"/>
    <w:rsid w:val="00DE74C6"/>
    <w:rsid w:val="00DF0583"/>
    <w:rsid w:val="00DF098C"/>
    <w:rsid w:val="00DF0A12"/>
    <w:rsid w:val="00DF181A"/>
    <w:rsid w:val="00DF1A97"/>
    <w:rsid w:val="00DF3B82"/>
    <w:rsid w:val="00DF4E81"/>
    <w:rsid w:val="00DF5545"/>
    <w:rsid w:val="00DF5C39"/>
    <w:rsid w:val="00DF5F8C"/>
    <w:rsid w:val="00DF65F0"/>
    <w:rsid w:val="00E04C23"/>
    <w:rsid w:val="00E069F5"/>
    <w:rsid w:val="00E105F2"/>
    <w:rsid w:val="00E106CB"/>
    <w:rsid w:val="00E13328"/>
    <w:rsid w:val="00E1506B"/>
    <w:rsid w:val="00E15110"/>
    <w:rsid w:val="00E17863"/>
    <w:rsid w:val="00E17D35"/>
    <w:rsid w:val="00E206FA"/>
    <w:rsid w:val="00E20BC7"/>
    <w:rsid w:val="00E20FA6"/>
    <w:rsid w:val="00E215B9"/>
    <w:rsid w:val="00E22779"/>
    <w:rsid w:val="00E2338B"/>
    <w:rsid w:val="00E23FB9"/>
    <w:rsid w:val="00E2688B"/>
    <w:rsid w:val="00E300DA"/>
    <w:rsid w:val="00E3092C"/>
    <w:rsid w:val="00E3213E"/>
    <w:rsid w:val="00E32F4C"/>
    <w:rsid w:val="00E3346E"/>
    <w:rsid w:val="00E34EA0"/>
    <w:rsid w:val="00E35B21"/>
    <w:rsid w:val="00E4145E"/>
    <w:rsid w:val="00E42605"/>
    <w:rsid w:val="00E44309"/>
    <w:rsid w:val="00E44D54"/>
    <w:rsid w:val="00E44E0E"/>
    <w:rsid w:val="00E46076"/>
    <w:rsid w:val="00E47404"/>
    <w:rsid w:val="00E4788B"/>
    <w:rsid w:val="00E47AA1"/>
    <w:rsid w:val="00E501D7"/>
    <w:rsid w:val="00E506A3"/>
    <w:rsid w:val="00E522EC"/>
    <w:rsid w:val="00E552C5"/>
    <w:rsid w:val="00E55B3E"/>
    <w:rsid w:val="00E564AF"/>
    <w:rsid w:val="00E56972"/>
    <w:rsid w:val="00E6587D"/>
    <w:rsid w:val="00E67355"/>
    <w:rsid w:val="00E751E2"/>
    <w:rsid w:val="00E773DD"/>
    <w:rsid w:val="00E774F0"/>
    <w:rsid w:val="00E806BC"/>
    <w:rsid w:val="00E83D22"/>
    <w:rsid w:val="00E845EC"/>
    <w:rsid w:val="00E84754"/>
    <w:rsid w:val="00E85FD9"/>
    <w:rsid w:val="00E86357"/>
    <w:rsid w:val="00E872F8"/>
    <w:rsid w:val="00E937F9"/>
    <w:rsid w:val="00E950AA"/>
    <w:rsid w:val="00E95BFC"/>
    <w:rsid w:val="00EA10B9"/>
    <w:rsid w:val="00EA2171"/>
    <w:rsid w:val="00EA271A"/>
    <w:rsid w:val="00EA575D"/>
    <w:rsid w:val="00EA5BC7"/>
    <w:rsid w:val="00EA6439"/>
    <w:rsid w:val="00EA7D43"/>
    <w:rsid w:val="00EB101A"/>
    <w:rsid w:val="00EB1136"/>
    <w:rsid w:val="00EB456E"/>
    <w:rsid w:val="00EB5374"/>
    <w:rsid w:val="00EB54AD"/>
    <w:rsid w:val="00EB63F0"/>
    <w:rsid w:val="00EB64B5"/>
    <w:rsid w:val="00EB7F45"/>
    <w:rsid w:val="00EC0A6C"/>
    <w:rsid w:val="00EC16C5"/>
    <w:rsid w:val="00EC19F8"/>
    <w:rsid w:val="00EC1DF9"/>
    <w:rsid w:val="00EC7AB8"/>
    <w:rsid w:val="00EC7BB8"/>
    <w:rsid w:val="00ED18B9"/>
    <w:rsid w:val="00ED3B2E"/>
    <w:rsid w:val="00ED4198"/>
    <w:rsid w:val="00ED4201"/>
    <w:rsid w:val="00ED534E"/>
    <w:rsid w:val="00ED575E"/>
    <w:rsid w:val="00ED5F41"/>
    <w:rsid w:val="00ED69BA"/>
    <w:rsid w:val="00ED6B57"/>
    <w:rsid w:val="00ED6CF2"/>
    <w:rsid w:val="00ED7473"/>
    <w:rsid w:val="00ED7DAC"/>
    <w:rsid w:val="00EE1169"/>
    <w:rsid w:val="00EE25BB"/>
    <w:rsid w:val="00EE4921"/>
    <w:rsid w:val="00EE4A19"/>
    <w:rsid w:val="00EE6B5D"/>
    <w:rsid w:val="00EE72FC"/>
    <w:rsid w:val="00EF0210"/>
    <w:rsid w:val="00EF3C4B"/>
    <w:rsid w:val="00EF402D"/>
    <w:rsid w:val="00EF7632"/>
    <w:rsid w:val="00F01928"/>
    <w:rsid w:val="00F0241A"/>
    <w:rsid w:val="00F0519B"/>
    <w:rsid w:val="00F05D0E"/>
    <w:rsid w:val="00F06F1C"/>
    <w:rsid w:val="00F111B3"/>
    <w:rsid w:val="00F13CB4"/>
    <w:rsid w:val="00F14B18"/>
    <w:rsid w:val="00F209AD"/>
    <w:rsid w:val="00F25015"/>
    <w:rsid w:val="00F25CB4"/>
    <w:rsid w:val="00F26615"/>
    <w:rsid w:val="00F2677E"/>
    <w:rsid w:val="00F26992"/>
    <w:rsid w:val="00F271A8"/>
    <w:rsid w:val="00F277DB"/>
    <w:rsid w:val="00F31399"/>
    <w:rsid w:val="00F322EC"/>
    <w:rsid w:val="00F33503"/>
    <w:rsid w:val="00F33EC8"/>
    <w:rsid w:val="00F34152"/>
    <w:rsid w:val="00F34C55"/>
    <w:rsid w:val="00F35F04"/>
    <w:rsid w:val="00F365DC"/>
    <w:rsid w:val="00F3679F"/>
    <w:rsid w:val="00F41C85"/>
    <w:rsid w:val="00F42BDB"/>
    <w:rsid w:val="00F4424B"/>
    <w:rsid w:val="00F50666"/>
    <w:rsid w:val="00F51E37"/>
    <w:rsid w:val="00F54BBA"/>
    <w:rsid w:val="00F557A0"/>
    <w:rsid w:val="00F573CB"/>
    <w:rsid w:val="00F57457"/>
    <w:rsid w:val="00F57CFE"/>
    <w:rsid w:val="00F60640"/>
    <w:rsid w:val="00F61259"/>
    <w:rsid w:val="00F627C3"/>
    <w:rsid w:val="00F629E4"/>
    <w:rsid w:val="00F63D5A"/>
    <w:rsid w:val="00F650B4"/>
    <w:rsid w:val="00F67F4E"/>
    <w:rsid w:val="00F76C0D"/>
    <w:rsid w:val="00F76E70"/>
    <w:rsid w:val="00F8047C"/>
    <w:rsid w:val="00F80AD1"/>
    <w:rsid w:val="00F81032"/>
    <w:rsid w:val="00F81504"/>
    <w:rsid w:val="00F818A6"/>
    <w:rsid w:val="00F81ADD"/>
    <w:rsid w:val="00F83CF9"/>
    <w:rsid w:val="00F842C0"/>
    <w:rsid w:val="00F8496F"/>
    <w:rsid w:val="00F84990"/>
    <w:rsid w:val="00F85F7E"/>
    <w:rsid w:val="00F91239"/>
    <w:rsid w:val="00F915E0"/>
    <w:rsid w:val="00F926EC"/>
    <w:rsid w:val="00F92833"/>
    <w:rsid w:val="00F9335B"/>
    <w:rsid w:val="00F939EB"/>
    <w:rsid w:val="00F94F4E"/>
    <w:rsid w:val="00F95DB5"/>
    <w:rsid w:val="00F97D93"/>
    <w:rsid w:val="00FA11A3"/>
    <w:rsid w:val="00FA3558"/>
    <w:rsid w:val="00FA4636"/>
    <w:rsid w:val="00FA5937"/>
    <w:rsid w:val="00FA718F"/>
    <w:rsid w:val="00FA79C2"/>
    <w:rsid w:val="00FA7DCE"/>
    <w:rsid w:val="00FA7EAA"/>
    <w:rsid w:val="00FB0A65"/>
    <w:rsid w:val="00FB0AEF"/>
    <w:rsid w:val="00FB2CF9"/>
    <w:rsid w:val="00FB38E3"/>
    <w:rsid w:val="00FB39FB"/>
    <w:rsid w:val="00FB3ECA"/>
    <w:rsid w:val="00FB461D"/>
    <w:rsid w:val="00FC089F"/>
    <w:rsid w:val="00FC1FA7"/>
    <w:rsid w:val="00FC4580"/>
    <w:rsid w:val="00FC5BF2"/>
    <w:rsid w:val="00FC6EAD"/>
    <w:rsid w:val="00FD2E89"/>
    <w:rsid w:val="00FD55B9"/>
    <w:rsid w:val="00FD5FD7"/>
    <w:rsid w:val="00FD63F8"/>
    <w:rsid w:val="00FD645E"/>
    <w:rsid w:val="00FD6F5E"/>
    <w:rsid w:val="00FD77C0"/>
    <w:rsid w:val="00FD7AAD"/>
    <w:rsid w:val="00FE0E51"/>
    <w:rsid w:val="00FE17EA"/>
    <w:rsid w:val="00FE277F"/>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60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homepages.see.leeds.ac.uk/~lecrrb/dispersion/index5.html" TargetMode="External"/><Relationship Id="rId14" Type="http://schemas.openxmlformats.org/officeDocument/2006/relationships/image" Target="media/image6.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2821F-3FC1-B242-B7A1-6174FA028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0</TotalTime>
  <Pages>25</Pages>
  <Words>12788</Words>
  <Characters>72894</Characters>
  <Application>Microsoft Office Word</Application>
  <DocSecurity>0</DocSecurity>
  <Lines>607</Lines>
  <Paragraphs>17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8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874</cp:revision>
  <dcterms:created xsi:type="dcterms:W3CDTF">2019-04-16T11:24:00Z</dcterms:created>
  <dcterms:modified xsi:type="dcterms:W3CDTF">2019-05-17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